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2DA544D9" w:rsidR="002C397A" w:rsidRPr="00F648DB" w:rsidRDefault="00B84B78">
      <w:pPr>
        <w:pStyle w:val="Heading1"/>
      </w:pPr>
      <w:r>
        <w:t>Introduction To</w:t>
      </w:r>
      <w:r w:rsidR="00CB122C">
        <w:t xml:space="preserve"> Writing Chapters In </w:t>
      </w:r>
      <w:r w:rsidR="00530128">
        <w:t>Microsoft Word (.docx)</w:t>
      </w:r>
    </w:p>
    <w:p w14:paraId="7FBFDBB7" w14:textId="7D41BB50" w:rsidR="004F7245" w:rsidRPr="003C238D" w:rsidRDefault="007F1CA8" w:rsidP="004F7245">
      <w:pPr>
        <w:pStyle w:val="Heading2"/>
      </w:pPr>
      <w:bookmarkStart w:id="0" w:name="headers"/>
      <w:r w:rsidRPr="002D631C">
        <w:t>Styles</w:t>
      </w:r>
    </w:p>
    <w:p w14:paraId="2E584075" w14:textId="384F0F13" w:rsidR="004F7245" w:rsidRDefault="000037CC" w:rsidP="008E7EF6">
      <w:pPr>
        <w:pStyle w:val="BodyText"/>
        <w:jc w:val="both"/>
      </w:pPr>
      <w:r>
        <w:t xml:space="preserve">We would like to </w:t>
      </w:r>
      <w:r w:rsidR="008E7EF6">
        <w:t>emphasize</w:t>
      </w:r>
      <w:r>
        <w:t xml:space="preserve"> </w:t>
      </w:r>
      <w:r w:rsidR="008E7EF6">
        <w:t>the importance of MS Word</w:t>
      </w:r>
      <w:r w:rsidR="0082633F">
        <w:t xml:space="preserve"> styles</w:t>
      </w:r>
      <w:r w:rsidR="008E7EF6">
        <w:t>.</w:t>
      </w:r>
      <w:r w:rsidR="004F7245">
        <w:t xml:space="preserve"> The</w:t>
      </w:r>
      <w:r w:rsidR="43BFFDDD">
        <w:t>y</w:t>
      </w:r>
      <w:r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t>has</w:t>
      </w:r>
      <w:r w:rsidR="004F7245">
        <w:t xml:space="preserve"> seen lots and lots of </w:t>
      </w:r>
      <w:r w:rsidR="007F1CA8">
        <w:t>text</w:t>
      </w:r>
      <w:r w:rsidR="004F7245">
        <w:t xml:space="preserve"> and developed an intuition</w:t>
      </w:r>
      <w:r w:rsidR="007F1CA8">
        <w:t xml:space="preserve"> in this regard</w:t>
      </w:r>
      <w:r w:rsidR="004F7245">
        <w:t>.</w:t>
      </w:r>
      <w:r w:rsidR="007F1CA8">
        <w:t xml:space="preserve"> For instructions run by a computer, this task is not so simple.</w:t>
      </w:r>
    </w:p>
    <w:p w14:paraId="140D8419" w14:textId="39D92B81" w:rsidR="004F7245" w:rsidRDefault="007F1CA8" w:rsidP="00363A63">
      <w:pPr>
        <w:pStyle w:val="BodyText"/>
        <w:jc w:val="both"/>
      </w:pPr>
      <w:r>
        <w:t xml:space="preserve">This is why you must use MS Word styles </w:t>
      </w:r>
      <w:r w:rsidR="1B1B819B">
        <w:t>for</w:t>
      </w:r>
      <w:r>
        <w:t xml:space="preserve"> the computer to transform your manuscript into a book.</w:t>
      </w:r>
    </w:p>
    <w:p w14:paraId="0476CCBE" w14:textId="5A0202BB" w:rsidR="009F76C1" w:rsidRDefault="009F76C1" w:rsidP="00363A63">
      <w:pPr>
        <w:pStyle w:val="BodyText"/>
        <w:jc w:val="both"/>
      </w:pPr>
      <w:r>
        <w:t xml:space="preserve">In order to choose a style, first find the “Home” tab at the top of your MS Word window. Secondly, either select a </w:t>
      </w:r>
      <w:r w:rsidR="007E73BE">
        <w:t>one of the visible styles from</w:t>
      </w:r>
      <w:r>
        <w:t xml:space="preserve"> the “Styles” box or click the “⊽” button on the right, choose “Apply Styles” and enter the name of a style you need. </w:t>
      </w:r>
      <w:r w:rsidR="002A7B04">
        <w:fldChar w:fldCharType="begin"/>
      </w:r>
      <w:r w:rsidR="002A7B04">
        <w:instrText xml:space="preserve"> REF _Ref168392719 \h </w:instrText>
      </w:r>
      <w:r w:rsidR="002A7B04">
        <w:fldChar w:fldCharType="separate"/>
      </w:r>
      <w:r w:rsidR="00A94C10">
        <w:t xml:space="preserve">Figure </w:t>
      </w:r>
      <w:r w:rsidR="00A94C10">
        <w:rPr>
          <w:noProof/>
        </w:rPr>
        <w:t>1</w:t>
      </w:r>
      <w:r w:rsidR="002A7B04">
        <w:fldChar w:fldCharType="end"/>
      </w:r>
      <w:r w:rsidR="002A7B04">
        <w:t xml:space="preserve"> </w:t>
      </w:r>
      <w:r>
        <w:t>shows you how to do it. In</w:t>
      </w:r>
      <w:r w:rsidR="00405562">
        <w:t xml:space="preserve"> </w:t>
      </w:r>
      <w:r w:rsidR="000A1236">
        <w:fldChar w:fldCharType="begin"/>
      </w:r>
      <w:r w:rsidR="000A1236">
        <w:instrText xml:space="preserve"> REF _Ref168392886 \h </w:instrText>
      </w:r>
      <w:r w:rsidR="000A1236">
        <w:fldChar w:fldCharType="separate"/>
      </w:r>
      <w:r w:rsidR="00A94C10">
        <w:t xml:space="preserve">Table </w:t>
      </w:r>
      <w:r w:rsidR="00A94C10">
        <w:rPr>
          <w:noProof/>
        </w:rPr>
        <w:t>1</w:t>
      </w:r>
      <w:r w:rsidR="00A94C10">
        <w:t xml:space="preserve">: </w:t>
      </w:r>
      <w:r w:rsidR="000A1236">
        <w:fldChar w:fldCharType="end"/>
      </w:r>
      <w:r>
        <w:t xml:space="preserve"> you can find the most important </w:t>
      </w:r>
      <w:r w:rsidR="00DB413F">
        <w:t xml:space="preserve">MS Word </w:t>
      </w:r>
      <w:r>
        <w:t>styles</w:t>
      </w:r>
      <w:r w:rsidR="00DB413F">
        <w:t xml:space="preserve"> you can use.</w:t>
      </w:r>
    </w:p>
    <w:p w14:paraId="561E0CE0" w14:textId="2E451CF3" w:rsidR="00901F4F" w:rsidRDefault="00901F4F" w:rsidP="00901F4F">
      <w:pPr>
        <w:pStyle w:val="Caption"/>
      </w:pPr>
      <w:bookmarkStart w:id="1" w:name="_Ref168392719"/>
      <w:bookmarkStart w:id="2" w:name="_Ref157163493"/>
      <w:bookmarkStart w:id="3" w:name="_Toc168562706"/>
      <w:r>
        <w:t xml:space="preserve">Figure </w:t>
      </w:r>
      <w:r w:rsidRPr="0ADC15A0">
        <w:fldChar w:fldCharType="begin"/>
      </w:r>
      <w:r>
        <w:instrText xml:space="preserve"> SEQ Figure \* ARABIC </w:instrText>
      </w:r>
      <w:r w:rsidRPr="0ADC15A0">
        <w:fldChar w:fldCharType="separate"/>
      </w:r>
      <w:r w:rsidR="00A94C10">
        <w:rPr>
          <w:noProof/>
        </w:rPr>
        <w:t>1</w:t>
      </w:r>
      <w:r w:rsidRPr="0ADC15A0">
        <w:rPr>
          <w:noProof/>
        </w:rPr>
        <w:fldChar w:fldCharType="end"/>
      </w:r>
      <w:bookmarkEnd w:id="1"/>
      <w:r w:rsidR="003633E0">
        <w:t>:</w:t>
      </w:r>
      <w:r>
        <w:t xml:space="preserve"> How to select </w:t>
      </w:r>
      <w:r w:rsidR="000A493C">
        <w:t xml:space="preserve">a </w:t>
      </w:r>
      <w:r w:rsidR="32DE741D">
        <w:t>MS</w:t>
      </w:r>
      <w:r>
        <w:t xml:space="preserve"> Word style</w:t>
      </w:r>
      <w:r w:rsidR="001746F7">
        <w:t>.</w:t>
      </w:r>
      <w:bookmarkEnd w:id="2"/>
      <w:bookmarkEnd w:id="3"/>
    </w:p>
    <w:p w14:paraId="44D92DC3" w14:textId="47815D57" w:rsidR="0073782C" w:rsidRDefault="00901F4F" w:rsidP="00EE1DD5">
      <w:pPr>
        <w:pStyle w:val="BodyText"/>
      </w:pPr>
      <w:r>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9">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6CBDC6ED" w14:textId="11012231" w:rsidR="006239F4" w:rsidRDefault="009F76C1" w:rsidP="00EE1DD5">
      <w:pPr>
        <w:pStyle w:val="BodyText"/>
      </w:pPr>
      <w:r>
        <w:lastRenderedPageBreak/>
        <w:t>When you choose a MS Word style</w:t>
      </w:r>
      <w:r w:rsidR="007E73BE">
        <w:t>,</w:t>
      </w:r>
      <w:r>
        <w:t xml:space="preserve"> selected content will change its appearance</w:t>
      </w:r>
      <w:r w:rsidR="001F1E1A">
        <w:t xml:space="preserve"> in your  .docx file</w:t>
      </w:r>
      <w:r>
        <w:t>.</w:t>
      </w:r>
      <w:r w:rsidR="001F1E1A">
        <w:t xml:space="preserve"> Do not worry about it. MS Word styles will enable </w:t>
      </w:r>
      <w:r w:rsidR="4C4B2BFD">
        <w:t xml:space="preserve">the system </w:t>
      </w:r>
      <w:r w:rsidR="001F1E1A">
        <w:t>to correctly structure your work</w:t>
      </w:r>
      <w:r w:rsidR="52258DBC">
        <w:t xml:space="preserve"> and display it in the final layout</w:t>
      </w:r>
      <w:r w:rsidR="001F1E1A">
        <w:t>.</w:t>
      </w:r>
    </w:p>
    <w:p w14:paraId="3FE8F354" w14:textId="6E127BE0" w:rsidR="00F677DA" w:rsidRDefault="00F677DA" w:rsidP="00EE1DD5">
      <w:pPr>
        <w:pStyle w:val="BodyText"/>
      </w:pPr>
    </w:p>
    <w:p w14:paraId="56274320" w14:textId="714BAE49" w:rsidR="00F677DA" w:rsidRDefault="001D0041" w:rsidP="001D0041">
      <w:pPr>
        <w:pStyle w:val="Caption"/>
      </w:pPr>
      <w:bookmarkStart w:id="4" w:name="_Ref168392886"/>
      <w:bookmarkStart w:id="5" w:name="_Ref157164331"/>
      <w:r>
        <w:t xml:space="preserve">Table </w:t>
      </w:r>
      <w:fldSimple w:instr=" SEQ Table \* ARABIC ">
        <w:r w:rsidR="00A94C10">
          <w:rPr>
            <w:noProof/>
          </w:rPr>
          <w:t>1</w:t>
        </w:r>
      </w:fldSimple>
      <w:r>
        <w:t xml:space="preserve">: </w:t>
      </w:r>
      <w:bookmarkEnd w:id="4"/>
      <w:r w:rsidR="00F677DA">
        <w:t>MS Word styles that affect the structure of the end result.</w:t>
      </w:r>
      <w:bookmarkEnd w:id="5"/>
    </w:p>
    <w:tbl>
      <w:tblPr>
        <w:tblStyle w:val="Table"/>
        <w:tblW w:w="3750" w:type="pct"/>
        <w:tblLook w:val="07E0" w:firstRow="1" w:lastRow="1" w:firstColumn="1" w:lastColumn="1" w:noHBand="1" w:noVBand="1"/>
      </w:tblPr>
      <w:tblGrid>
        <w:gridCol w:w="1890"/>
        <w:gridCol w:w="5130"/>
      </w:tblGrid>
      <w:tr w:rsidR="00F677DA" w14:paraId="793FDD15" w14:textId="77777777" w:rsidTr="00FD2E2F">
        <w:tc>
          <w:tcPr>
            <w:tcW w:w="1346" w:type="pct"/>
            <w:tcBorders>
              <w:bottom w:val="single" w:sz="0" w:space="0" w:color="auto"/>
            </w:tcBorders>
            <w:vAlign w:val="bottom"/>
          </w:tcPr>
          <w:p w14:paraId="5DC9204B" w14:textId="1622C6FA" w:rsidR="00F677DA" w:rsidRDefault="00F677DA" w:rsidP="00F677DA">
            <w:pPr>
              <w:pStyle w:val="Compact"/>
              <w:rPr>
                <w:b/>
                <w:bCs/>
              </w:rPr>
            </w:pPr>
            <w:r>
              <w:rPr>
                <w:b/>
                <w:bCs/>
              </w:rPr>
              <w:t>MS Word Style</w:t>
            </w:r>
          </w:p>
        </w:tc>
        <w:tc>
          <w:tcPr>
            <w:tcW w:w="3654" w:type="pct"/>
            <w:tcBorders>
              <w:bottom w:val="single" w:sz="0" w:space="0" w:color="auto"/>
            </w:tcBorders>
            <w:vAlign w:val="bottom"/>
          </w:tcPr>
          <w:p w14:paraId="0FED2836" w14:textId="7B574398" w:rsidR="00F677DA" w:rsidRPr="00294D53" w:rsidRDefault="00F677DA" w:rsidP="00F677DA">
            <w:pPr>
              <w:pStyle w:val="Compact"/>
              <w:rPr>
                <w:b/>
                <w:bCs/>
              </w:rPr>
            </w:pPr>
            <w:r>
              <w:rPr>
                <w:b/>
                <w:bCs/>
              </w:rPr>
              <w:t>Part of a book</w:t>
            </w:r>
          </w:p>
        </w:tc>
      </w:tr>
      <w:tr w:rsidR="00F677DA" w14:paraId="719CA1F6" w14:textId="77777777" w:rsidTr="00FD2E2F">
        <w:tc>
          <w:tcPr>
            <w:tcW w:w="1346" w:type="pct"/>
          </w:tcPr>
          <w:p w14:paraId="07A782F1" w14:textId="4F3834EB" w:rsidR="00F677DA" w:rsidRPr="00F677DA" w:rsidRDefault="00F677DA" w:rsidP="00F677DA">
            <w:pPr>
              <w:pStyle w:val="Compact"/>
              <w:rPr>
                <w:i/>
                <w:iCs/>
              </w:rPr>
            </w:pPr>
            <w:r w:rsidRPr="00F677DA">
              <w:rPr>
                <w:i/>
                <w:iCs/>
              </w:rPr>
              <w:t>Heading 1</w:t>
            </w:r>
          </w:p>
        </w:tc>
        <w:tc>
          <w:tcPr>
            <w:tcW w:w="3654" w:type="pct"/>
          </w:tcPr>
          <w:p w14:paraId="2211738E" w14:textId="07E8C3AD" w:rsidR="00F677DA" w:rsidRPr="00F677DA" w:rsidRDefault="00F677DA" w:rsidP="00F677DA">
            <w:pPr>
              <w:pStyle w:val="Compact"/>
            </w:pPr>
            <w:r w:rsidRPr="00F677DA">
              <w:t>Heading 1 (e.g. chapter heading)</w:t>
            </w:r>
          </w:p>
        </w:tc>
      </w:tr>
      <w:tr w:rsidR="00F677DA" w14:paraId="7D1901E8" w14:textId="77777777" w:rsidTr="00FD2E2F">
        <w:tc>
          <w:tcPr>
            <w:tcW w:w="1346" w:type="pct"/>
          </w:tcPr>
          <w:p w14:paraId="65F8A118" w14:textId="3A52FBE1" w:rsidR="00F677DA" w:rsidRPr="00F677DA" w:rsidRDefault="00F677DA" w:rsidP="00F677DA">
            <w:pPr>
              <w:pStyle w:val="Compact"/>
              <w:rPr>
                <w:i/>
                <w:iCs/>
              </w:rPr>
            </w:pPr>
            <w:r w:rsidRPr="00F677DA">
              <w:rPr>
                <w:i/>
                <w:iCs/>
              </w:rPr>
              <w:t>Heading 2</w:t>
            </w:r>
          </w:p>
        </w:tc>
        <w:tc>
          <w:tcPr>
            <w:tcW w:w="3654" w:type="pct"/>
          </w:tcPr>
          <w:p w14:paraId="20FE5E51" w14:textId="405708C7" w:rsidR="00F677DA" w:rsidRPr="00F677DA" w:rsidRDefault="00F677DA" w:rsidP="00F677DA">
            <w:pPr>
              <w:pStyle w:val="Compact"/>
            </w:pPr>
            <w:r w:rsidRPr="00F677DA">
              <w:t>Heading 2 (e.g. section heading)</w:t>
            </w:r>
          </w:p>
        </w:tc>
      </w:tr>
      <w:tr w:rsidR="00F677DA" w14:paraId="214B560D" w14:textId="77777777" w:rsidTr="00FD2E2F">
        <w:tc>
          <w:tcPr>
            <w:tcW w:w="1346" w:type="pct"/>
          </w:tcPr>
          <w:p w14:paraId="205184A8" w14:textId="1C95BEC8" w:rsidR="00F677DA" w:rsidRPr="00F677DA" w:rsidRDefault="00F677DA" w:rsidP="00F677DA">
            <w:pPr>
              <w:pStyle w:val="Compact"/>
              <w:rPr>
                <w:i/>
                <w:iCs/>
              </w:rPr>
            </w:pPr>
            <w:r w:rsidRPr="00F677DA">
              <w:rPr>
                <w:i/>
                <w:iCs/>
              </w:rPr>
              <w:t>Heading 3</w:t>
            </w:r>
          </w:p>
        </w:tc>
        <w:tc>
          <w:tcPr>
            <w:tcW w:w="3654" w:type="pct"/>
          </w:tcPr>
          <w:p w14:paraId="2E3AEA55" w14:textId="0E48F7A7" w:rsidR="00F677DA" w:rsidRPr="00F677DA" w:rsidRDefault="00F677DA" w:rsidP="00F677DA">
            <w:pPr>
              <w:pStyle w:val="Compact"/>
            </w:pPr>
            <w:r w:rsidRPr="00F677DA">
              <w:t>Heading 3 (e.g. sub</w:t>
            </w:r>
            <w:r>
              <w:t>-</w:t>
            </w:r>
            <w:r w:rsidRPr="00F677DA">
              <w:t>section heading)</w:t>
            </w:r>
          </w:p>
        </w:tc>
      </w:tr>
      <w:tr w:rsidR="00F677DA" w14:paraId="7E6FB94A" w14:textId="77777777" w:rsidTr="00FD2E2F">
        <w:tc>
          <w:tcPr>
            <w:tcW w:w="1346" w:type="pct"/>
          </w:tcPr>
          <w:p w14:paraId="23D0774B" w14:textId="37C4C28B" w:rsidR="00F677DA" w:rsidRPr="00F677DA" w:rsidRDefault="00F677DA" w:rsidP="00F677DA">
            <w:pPr>
              <w:pStyle w:val="Compact"/>
              <w:rPr>
                <w:i/>
                <w:iCs/>
              </w:rPr>
            </w:pPr>
            <w:r w:rsidRPr="00F677DA">
              <w:rPr>
                <w:i/>
                <w:iCs/>
              </w:rPr>
              <w:t>Heading 4</w:t>
            </w:r>
          </w:p>
        </w:tc>
        <w:tc>
          <w:tcPr>
            <w:tcW w:w="3654" w:type="pct"/>
          </w:tcPr>
          <w:p w14:paraId="0E4477B8" w14:textId="725AE357" w:rsidR="00F677DA" w:rsidRDefault="00F677DA" w:rsidP="00F677DA">
            <w:pPr>
              <w:pStyle w:val="Compact"/>
            </w:pPr>
            <w:r w:rsidRPr="00F677DA">
              <w:t xml:space="preserve">Heading </w:t>
            </w:r>
            <w:r>
              <w:t>4</w:t>
            </w:r>
            <w:r w:rsidRPr="00F677DA">
              <w:t xml:space="preserve"> (e.g.</w:t>
            </w:r>
            <w:r>
              <w:t xml:space="preserve"> </w:t>
            </w:r>
            <w:r w:rsidRPr="00F677DA">
              <w:t>heading</w:t>
            </w:r>
            <w:r>
              <w:t xml:space="preserve"> for dividing sub-sections</w:t>
            </w:r>
            <w:r w:rsidRPr="00F677DA">
              <w:t>)</w:t>
            </w:r>
          </w:p>
        </w:tc>
      </w:tr>
      <w:tr w:rsidR="00F677DA" w14:paraId="67FA73CA" w14:textId="77777777" w:rsidTr="00FD2E2F">
        <w:tc>
          <w:tcPr>
            <w:tcW w:w="1346" w:type="pct"/>
          </w:tcPr>
          <w:p w14:paraId="5424FA49" w14:textId="126817B4" w:rsidR="00F677DA" w:rsidRPr="00F677DA" w:rsidRDefault="00F677DA" w:rsidP="00F677DA">
            <w:pPr>
              <w:pStyle w:val="Compact"/>
              <w:rPr>
                <w:i/>
                <w:iCs/>
              </w:rPr>
            </w:pPr>
            <w:r w:rsidRPr="00F677DA">
              <w:rPr>
                <w:i/>
                <w:iCs/>
              </w:rPr>
              <w:t>Heading 5</w:t>
            </w:r>
          </w:p>
        </w:tc>
        <w:tc>
          <w:tcPr>
            <w:tcW w:w="3654" w:type="pct"/>
          </w:tcPr>
          <w:p w14:paraId="6C1BCB62" w14:textId="0F7D474C" w:rsidR="00F677DA" w:rsidRDefault="00F677DA" w:rsidP="00F677DA">
            <w:pPr>
              <w:pStyle w:val="Compact"/>
            </w:pPr>
            <w:r w:rsidRPr="00F677DA">
              <w:t xml:space="preserve">Heading </w:t>
            </w:r>
            <w:r>
              <w:t>5</w:t>
            </w:r>
            <w:r w:rsidRPr="00F677DA">
              <w:t xml:space="preserve"> (e.g.</w:t>
            </w:r>
            <w:r>
              <w:t xml:space="preserve"> </w:t>
            </w:r>
            <w:r w:rsidRPr="00F677DA">
              <w:t>heading</w:t>
            </w:r>
            <w:r>
              <w:t xml:space="preserve"> for parts divided with Heading 4</w:t>
            </w:r>
            <w:r w:rsidRPr="00F677DA">
              <w:t>)</w:t>
            </w:r>
          </w:p>
        </w:tc>
      </w:tr>
      <w:tr w:rsidR="00F677DA" w14:paraId="41655992" w14:textId="77777777" w:rsidTr="00FD2E2F">
        <w:tc>
          <w:tcPr>
            <w:tcW w:w="1346" w:type="pct"/>
          </w:tcPr>
          <w:p w14:paraId="60F5E8D4" w14:textId="3E6219A0" w:rsidR="00F677DA" w:rsidRPr="00F677DA" w:rsidRDefault="00F677DA" w:rsidP="00F677DA">
            <w:pPr>
              <w:pStyle w:val="Compact"/>
              <w:rPr>
                <w:i/>
                <w:iCs/>
              </w:rPr>
            </w:pPr>
            <w:r w:rsidRPr="00F677DA">
              <w:rPr>
                <w:i/>
                <w:iCs/>
              </w:rPr>
              <w:t>Quote</w:t>
            </w:r>
          </w:p>
        </w:tc>
        <w:tc>
          <w:tcPr>
            <w:tcW w:w="3654" w:type="pct"/>
          </w:tcPr>
          <w:p w14:paraId="110D3964" w14:textId="4EFF9B10" w:rsidR="00F677DA" w:rsidRDefault="002316F2" w:rsidP="00F677DA">
            <w:pPr>
              <w:pStyle w:val="Compact"/>
            </w:pPr>
            <w:r>
              <w:t xml:space="preserve">Quotes </w:t>
            </w:r>
          </w:p>
        </w:tc>
      </w:tr>
      <w:tr w:rsidR="002C39A9" w14:paraId="5E0C36FF" w14:textId="77777777" w:rsidTr="00FD2E2F">
        <w:tc>
          <w:tcPr>
            <w:tcW w:w="1346" w:type="pct"/>
          </w:tcPr>
          <w:p w14:paraId="5F9E2051" w14:textId="0EC41E47" w:rsidR="002C39A9" w:rsidRPr="00F677DA" w:rsidRDefault="002C39A9" w:rsidP="00F677DA">
            <w:pPr>
              <w:pStyle w:val="Compact"/>
              <w:rPr>
                <w:i/>
                <w:iCs/>
              </w:rPr>
            </w:pPr>
            <w:r w:rsidRPr="002C39A9">
              <w:rPr>
                <w:i/>
                <w:iCs/>
              </w:rPr>
              <w:t>Caption</w:t>
            </w:r>
          </w:p>
        </w:tc>
        <w:tc>
          <w:tcPr>
            <w:tcW w:w="3654" w:type="pct"/>
          </w:tcPr>
          <w:p w14:paraId="504ABB9C" w14:textId="16B61697" w:rsidR="002C39A9" w:rsidRDefault="002C39A9" w:rsidP="00F677DA">
            <w:pPr>
              <w:pStyle w:val="Compact"/>
            </w:pPr>
            <w:r>
              <w:t>Captions</w:t>
            </w:r>
          </w:p>
        </w:tc>
      </w:tr>
    </w:tbl>
    <w:p w14:paraId="4C309145" w14:textId="61DEB489" w:rsidR="00137336" w:rsidRDefault="00137336" w:rsidP="003F0A70">
      <w:pPr>
        <w:pStyle w:val="BodyText"/>
      </w:pPr>
    </w:p>
    <w:p w14:paraId="4077EF1C" w14:textId="12C212A0" w:rsidR="008E18AC" w:rsidRPr="003C238D" w:rsidRDefault="00CB122C" w:rsidP="008E18AC">
      <w:pPr>
        <w:pStyle w:val="Heading2"/>
      </w:pPr>
      <w:r>
        <w:t>Metadata Tables</w:t>
      </w:r>
    </w:p>
    <w:p w14:paraId="15983508" w14:textId="66F5BAFF" w:rsidR="00292C38" w:rsidRDefault="00872FAA" w:rsidP="00292C38">
      <w:pPr>
        <w:pStyle w:val="Heading3"/>
      </w:pPr>
      <w:r>
        <w:t xml:space="preserve">Reason </w:t>
      </w:r>
      <w:r w:rsidR="00603FE8">
        <w:t xml:space="preserve">Behind </w:t>
      </w:r>
      <w:r>
        <w:t>Metadata Tables</w:t>
      </w:r>
    </w:p>
    <w:p w14:paraId="2D783E91" w14:textId="33E013E3" w:rsidR="003525C8" w:rsidRDefault="003525C8" w:rsidP="00232B26">
      <w:pPr>
        <w:pStyle w:val="BodyText"/>
        <w:jc w:val="both"/>
      </w:pPr>
      <w:r>
        <w:t xml:space="preserve">When publishing a book, it is important to </w:t>
      </w:r>
      <w:r w:rsidR="00522ED4">
        <w:t xml:space="preserve">consider not only </w:t>
      </w:r>
      <w:r w:rsidR="00077EEE">
        <w:t xml:space="preserve">the </w:t>
      </w:r>
      <w:r w:rsidR="00522ED4">
        <w:t xml:space="preserve">contents of a book, but also data </w:t>
      </w:r>
      <w:r w:rsidR="002959F1">
        <w:t xml:space="preserve">concerning objects included in a book. For example, </w:t>
      </w:r>
      <w:r w:rsidR="00E37A4D">
        <w:t xml:space="preserve">authors </w:t>
      </w:r>
      <w:r w:rsidR="002959F1">
        <w:t xml:space="preserve">need to </w:t>
      </w:r>
      <w:r w:rsidR="00347212">
        <w:t>properly assign all relevant copyright data about an imag</w:t>
      </w:r>
      <w:r w:rsidR="00820EB9">
        <w:t xml:space="preserve">e in order to </w:t>
      </w:r>
      <w:r w:rsidR="00FA71C8">
        <w:t>properly document right</w:t>
      </w:r>
      <w:r w:rsidR="00724FAF">
        <w:t>s</w:t>
      </w:r>
      <w:r w:rsidR="00FA71C8">
        <w:t xml:space="preserve"> to publish it </w:t>
      </w:r>
      <w:r w:rsidR="00724FAF">
        <w:t>without infringement</w:t>
      </w:r>
      <w:r w:rsidR="00820EB9">
        <w:t>.</w:t>
      </w:r>
      <w:r w:rsidR="002413D6">
        <w:t xml:space="preserve"> This </w:t>
      </w:r>
      <w:r w:rsidR="00A10BE0">
        <w:t xml:space="preserve">encompasses data about </w:t>
      </w:r>
      <w:r w:rsidR="001A3DD5">
        <w:t xml:space="preserve">who the author of the image is, what license </w:t>
      </w:r>
      <w:r w:rsidR="11297F9A">
        <w:t>it was</w:t>
      </w:r>
      <w:r w:rsidR="001A3DD5">
        <w:t xml:space="preserve"> published under, etc.</w:t>
      </w:r>
    </w:p>
    <w:p w14:paraId="241FDDFE" w14:textId="4AC26FF1" w:rsidR="00AE277B" w:rsidRDefault="00F54A3E" w:rsidP="00467CA1">
      <w:pPr>
        <w:pStyle w:val="Heading3"/>
      </w:pPr>
      <w:r>
        <w:t xml:space="preserve">Example </w:t>
      </w:r>
      <w:r w:rsidR="00603FE8">
        <w:t xml:space="preserve">Of A </w:t>
      </w:r>
      <w:r>
        <w:t>Metadata Table</w:t>
      </w:r>
    </w:p>
    <w:p w14:paraId="66E37010" w14:textId="55D46387" w:rsidR="00251FB7" w:rsidRDefault="004C67EB" w:rsidP="003A336C">
      <w:pPr>
        <w:pStyle w:val="BodyText"/>
        <w:jc w:val="both"/>
      </w:pPr>
      <w:r>
        <w:t xml:space="preserve">The platform for digital publishing uses Metadata Tables </w:t>
      </w:r>
      <w:r w:rsidR="001255D4">
        <w:t xml:space="preserve">to collect, validate and manage </w:t>
      </w:r>
      <w:r w:rsidR="00232B26">
        <w:t xml:space="preserve">additional </w:t>
      </w:r>
      <w:r w:rsidR="001255D4">
        <w:t xml:space="preserve">information </w:t>
      </w:r>
      <w:r w:rsidR="00490C91">
        <w:t xml:space="preserve">about </w:t>
      </w:r>
      <w:r w:rsidR="00AD4CF3">
        <w:t xml:space="preserve">your </w:t>
      </w:r>
      <w:r w:rsidR="00232B26">
        <w:t>book</w:t>
      </w:r>
      <w:r w:rsidR="00490C91">
        <w:t>’s assets</w:t>
      </w:r>
      <w:r w:rsidR="001255D4">
        <w:t xml:space="preserve">, like images, videos, </w:t>
      </w:r>
      <w:r w:rsidR="00AD5256">
        <w:t>etc</w:t>
      </w:r>
      <w:r w:rsidR="00232B26">
        <w:t>.</w:t>
      </w:r>
      <w:r w:rsidR="00AD5256">
        <w:t xml:space="preserve"> A Metadata Table looks like this:</w:t>
      </w:r>
    </w:p>
    <w:p w14:paraId="126A1075" w14:textId="1AFC5C4C" w:rsidR="003A336C" w:rsidRDefault="003A336C" w:rsidP="008E18AC">
      <w:pPr>
        <w:pStyle w:val="BodyText"/>
      </w:pPr>
      <w:r>
        <w:rPr>
          <w:noProof/>
        </w:rPr>
        <w:drawing>
          <wp:inline distT="0" distB="0" distL="0" distR="0" wp14:anchorId="48292EAF" wp14:editId="15D5F851">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2564BA" w14:paraId="37F40DB3" w14:textId="77777777" w:rsidTr="00467CA1">
        <w:tc>
          <w:tcPr>
            <w:tcW w:w="2341" w:type="dxa"/>
          </w:tcPr>
          <w:p w14:paraId="5522B21B" w14:textId="2557517D" w:rsidR="002564BA" w:rsidRPr="009F50D1" w:rsidRDefault="002564BA">
            <w:pPr>
              <w:pStyle w:val="Compact"/>
              <w:rPr>
                <w:sz w:val="18"/>
                <w:szCs w:val="18"/>
              </w:rPr>
            </w:pPr>
            <w:r>
              <w:rPr>
                <w:sz w:val="18"/>
                <w:szCs w:val="18"/>
              </w:rPr>
              <w:t>##</w:t>
            </w:r>
            <w:r w:rsidRPr="002564BA">
              <w:rPr>
                <w:sz w:val="18"/>
                <w:szCs w:val="18"/>
              </w:rPr>
              <w:t>Digital-source</w:t>
            </w:r>
          </w:p>
        </w:tc>
        <w:tc>
          <w:tcPr>
            <w:tcW w:w="7009" w:type="dxa"/>
          </w:tcPr>
          <w:p w14:paraId="2F179D23" w14:textId="2C746015" w:rsidR="002564BA" w:rsidRPr="009F50D1" w:rsidRDefault="00825422">
            <w:pPr>
              <w:pStyle w:val="Compact"/>
              <w:rPr>
                <w:sz w:val="18"/>
                <w:szCs w:val="18"/>
              </w:rPr>
            </w:pPr>
            <w:r>
              <w:rPr>
                <w:sz w:val="18"/>
                <w:szCs w:val="18"/>
              </w:rPr>
              <w:t>./</w:t>
            </w:r>
            <w:r w:rsidR="00F47204">
              <w:rPr>
                <w:sz w:val="18"/>
                <w:szCs w:val="18"/>
              </w:rPr>
              <w:t>assets</w:t>
            </w:r>
            <w:r>
              <w:rPr>
                <w:sz w:val="18"/>
                <w:szCs w:val="18"/>
              </w:rPr>
              <w:t>/</w:t>
            </w:r>
            <w:r w:rsidR="00B66D6A" w:rsidRPr="00B66D6A">
              <w:rPr>
                <w:sz w:val="18"/>
                <w:szCs w:val="18"/>
              </w:rPr>
              <w:t>02_introduction_to_docx</w:t>
            </w:r>
            <w:r w:rsidR="00B66D6A">
              <w:rPr>
                <w:sz w:val="18"/>
                <w:szCs w:val="18"/>
              </w:rPr>
              <w:t>/</w:t>
            </w:r>
            <w:r w:rsidR="007C5300" w:rsidRPr="007C5300">
              <w:rPr>
                <w:sz w:val="18"/>
                <w:szCs w:val="18"/>
              </w:rPr>
              <w:t>metadata_tbl_example.png</w:t>
            </w:r>
          </w:p>
        </w:tc>
      </w:tr>
      <w:tr w:rsidR="007C5300" w14:paraId="0E33CDA5" w14:textId="77777777" w:rsidTr="00467CA1">
        <w:tc>
          <w:tcPr>
            <w:tcW w:w="2341" w:type="dxa"/>
          </w:tcPr>
          <w:p w14:paraId="28BE5888" w14:textId="5A826005" w:rsidR="007C5300" w:rsidRPr="009F50D1" w:rsidRDefault="007C5300" w:rsidP="007C5300">
            <w:pPr>
              <w:pStyle w:val="Compact"/>
              <w:rPr>
                <w:sz w:val="18"/>
                <w:szCs w:val="18"/>
              </w:rPr>
            </w:pPr>
            <w:r>
              <w:rPr>
                <w:sz w:val="18"/>
                <w:szCs w:val="18"/>
              </w:rPr>
              <w:t>##Paper</w:t>
            </w:r>
            <w:r w:rsidRPr="002564BA">
              <w:rPr>
                <w:sz w:val="18"/>
                <w:szCs w:val="18"/>
              </w:rPr>
              <w:t>-source</w:t>
            </w:r>
          </w:p>
        </w:tc>
        <w:tc>
          <w:tcPr>
            <w:tcW w:w="7009" w:type="dxa"/>
          </w:tcPr>
          <w:p w14:paraId="29571E58" w14:textId="0796DC40" w:rsidR="007C5300" w:rsidRPr="009F50D1" w:rsidRDefault="007C5300" w:rsidP="007C5300">
            <w:pPr>
              <w:pStyle w:val="Compact"/>
              <w:rPr>
                <w:sz w:val="18"/>
                <w:szCs w:val="18"/>
              </w:rPr>
            </w:pPr>
            <w:r>
              <w:rPr>
                <w:sz w:val="18"/>
                <w:szCs w:val="18"/>
              </w:rPr>
              <w:t>./</w:t>
            </w:r>
            <w:r w:rsidR="00F47204">
              <w:rPr>
                <w:sz w:val="18"/>
                <w:szCs w:val="18"/>
              </w:rPr>
              <w:t>assets</w:t>
            </w:r>
            <w:r>
              <w:rPr>
                <w:sz w:val="18"/>
                <w:szCs w:val="18"/>
              </w:rPr>
              <w:t>/</w:t>
            </w:r>
            <w:r w:rsidR="00B66D6A" w:rsidRPr="00B66D6A">
              <w:rPr>
                <w:sz w:val="18"/>
                <w:szCs w:val="18"/>
              </w:rPr>
              <w:t>02_introduction_to_docx</w:t>
            </w:r>
            <w:r w:rsidR="00B66D6A">
              <w:rPr>
                <w:sz w:val="18"/>
                <w:szCs w:val="18"/>
              </w:rPr>
              <w:t>/</w:t>
            </w:r>
            <w:r w:rsidRPr="007C5300">
              <w:rPr>
                <w:sz w:val="18"/>
                <w:szCs w:val="18"/>
              </w:rPr>
              <w:t>metadata_tbl_example.png</w:t>
            </w:r>
          </w:p>
        </w:tc>
      </w:tr>
    </w:tbl>
    <w:p w14:paraId="323766DB" w14:textId="77777777" w:rsidR="00724AB3" w:rsidRDefault="00724AB3" w:rsidP="008E18AC">
      <w:pPr>
        <w:pStyle w:val="BodyText"/>
      </w:pPr>
    </w:p>
    <w:p w14:paraId="67401660" w14:textId="05DCE183" w:rsidR="00491E75" w:rsidRPr="003069A7" w:rsidRDefault="00491E75" w:rsidP="00491E75">
      <w:pPr>
        <w:pStyle w:val="HTMLPreformatted"/>
        <w:shd w:val="clear" w:color="auto" w:fill="F6F8FA"/>
        <w:rPr>
          <w:rFonts w:ascii="Consolas" w:hAnsi="Consolas"/>
          <w:color w:val="1F2328"/>
          <w:bdr w:val="none" w:sz="0" w:space="0" w:color="auto" w:frame="1"/>
        </w:rPr>
      </w:pPr>
      <w:r w:rsidRPr="003069A7">
        <w:rPr>
          <w:rStyle w:val="HTMLCode"/>
          <w:rFonts w:ascii="Consolas" w:hAnsi="Consolas"/>
          <w:color w:val="1F2328"/>
          <w:bdr w:val="none" w:sz="0" w:space="0" w:color="auto" w:frame="1"/>
        </w:rPr>
        <w:t>:::{</w:t>
      </w:r>
      <w:r w:rsidRPr="00491E75">
        <w:rPr>
          <w:rStyle w:val="HTMLCode"/>
          <w:rFonts w:ascii="Consolas" w:hAnsi="Consolas"/>
          <w:color w:val="1F2328"/>
          <w:bdr w:val="none" w:sz="0" w:space="0" w:color="auto" w:frame="1"/>
        </w:rPr>
        <w:t>caution</w:t>
      </w: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br/>
        <w:t xml:space="preserve">As an author </w:t>
      </w:r>
      <w:r w:rsidRPr="0072350D">
        <w:rPr>
          <w:rStyle w:val="HTMLCode"/>
          <w:rFonts w:ascii="Consolas" w:hAnsi="Consolas"/>
          <w:b/>
          <w:bCs/>
          <w:color w:val="1F2328"/>
          <w:bdr w:val="none" w:sz="0" w:space="0" w:color="auto" w:frame="1"/>
        </w:rPr>
        <w:t xml:space="preserve">you are required </w:t>
      </w:r>
      <w:r w:rsidR="002C71FE" w:rsidRPr="0072350D">
        <w:rPr>
          <w:rStyle w:val="HTMLCode"/>
          <w:rFonts w:ascii="Consolas" w:hAnsi="Consolas"/>
          <w:b/>
          <w:bCs/>
          <w:color w:val="1F2328"/>
          <w:bdr w:val="none" w:sz="0" w:space="0" w:color="auto" w:frame="1"/>
        </w:rPr>
        <w:t>to insert</w:t>
      </w:r>
      <w:r w:rsidR="00DF1A97" w:rsidRPr="0072350D">
        <w:rPr>
          <w:rStyle w:val="HTMLCode"/>
          <w:rFonts w:ascii="Consolas" w:hAnsi="Consolas"/>
          <w:b/>
          <w:bCs/>
          <w:color w:val="1F2328"/>
          <w:bdr w:val="none" w:sz="0" w:space="0" w:color="auto" w:frame="1"/>
        </w:rPr>
        <w:t xml:space="preserve"> a Metadata Table below each image, video or other copyrighted material</w:t>
      </w:r>
      <w:r w:rsidR="00DF1A97">
        <w:rPr>
          <w:rStyle w:val="HTMLCode"/>
          <w:rFonts w:ascii="Consolas" w:hAnsi="Consolas"/>
          <w:color w:val="1F2328"/>
          <w:bdr w:val="none" w:sz="0" w:space="0" w:color="auto" w:frame="1"/>
        </w:rPr>
        <w:t xml:space="preserve"> to indicate </w:t>
      </w:r>
      <w:r w:rsidR="00F27EA0">
        <w:rPr>
          <w:rStyle w:val="HTMLCode"/>
          <w:rFonts w:ascii="Consolas" w:hAnsi="Consolas"/>
          <w:color w:val="1F2328"/>
          <w:bdr w:val="none" w:sz="0" w:space="0" w:color="auto" w:frame="1"/>
        </w:rPr>
        <w:t xml:space="preserve">source, </w:t>
      </w:r>
      <w:r w:rsidR="00714BC9">
        <w:rPr>
          <w:rStyle w:val="HTMLCode"/>
          <w:rFonts w:ascii="Consolas" w:hAnsi="Consolas"/>
          <w:color w:val="1F2328"/>
          <w:bdr w:val="none" w:sz="0" w:space="0" w:color="auto" w:frame="1"/>
        </w:rPr>
        <w:t xml:space="preserve">author (if known) and license (if known). </w:t>
      </w:r>
      <w:r w:rsidRPr="003069A7">
        <w:rPr>
          <w:rStyle w:val="HTMLCode"/>
          <w:rFonts w:ascii="Consolas" w:hAnsi="Consolas"/>
          <w:color w:val="1F2328"/>
          <w:bdr w:val="none" w:sz="0" w:space="0" w:color="auto" w:frame="1"/>
        </w:rPr>
        <w:br/>
        <w:t>:::</w:t>
      </w:r>
    </w:p>
    <w:p w14:paraId="6AB295E9" w14:textId="77777777" w:rsidR="00491E75" w:rsidRDefault="00491E75" w:rsidP="008E18AC">
      <w:pPr>
        <w:pStyle w:val="BodyText"/>
      </w:pPr>
    </w:p>
    <w:p w14:paraId="1DB649A4" w14:textId="77777777" w:rsidR="00491E75" w:rsidRDefault="00491E75" w:rsidP="00491E75">
      <w:pPr>
        <w:pStyle w:val="BodyText"/>
      </w:pPr>
      <w:r>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14:paraId="0D6810A7" w14:textId="77777777">
        <w:tc>
          <w:tcPr>
            <w:tcW w:w="2155" w:type="dxa"/>
          </w:tcPr>
          <w:p w14:paraId="7533DD6F" w14:textId="5AB3642B" w:rsidR="00491E75" w:rsidRPr="009F50D1" w:rsidRDefault="00491E75">
            <w:pPr>
              <w:pStyle w:val="Compact"/>
              <w:rPr>
                <w:sz w:val="18"/>
                <w:szCs w:val="18"/>
              </w:rPr>
            </w:pPr>
            <w:r w:rsidRPr="009F50D1">
              <w:rPr>
                <w:sz w:val="18"/>
                <w:szCs w:val="18"/>
              </w:rPr>
              <w:t>#</w:t>
            </w:r>
            <w:r>
              <w:rPr>
                <w:sz w:val="18"/>
                <w:szCs w:val="18"/>
              </w:rPr>
              <w:t>#</w:t>
            </w:r>
            <w:r w:rsidR="006A1EBB">
              <w:rPr>
                <w:sz w:val="18"/>
                <w:szCs w:val="18"/>
              </w:rPr>
              <w:t>Paper-source</w:t>
            </w:r>
          </w:p>
        </w:tc>
        <w:tc>
          <w:tcPr>
            <w:tcW w:w="7195" w:type="dxa"/>
          </w:tcPr>
          <w:p w14:paraId="61C2E8C1" w14:textId="60A47E8E" w:rsidR="00491E75" w:rsidRPr="009F50D1" w:rsidRDefault="00491E75">
            <w:pPr>
              <w:pStyle w:val="Compact"/>
              <w:rPr>
                <w:sz w:val="18"/>
                <w:szCs w:val="18"/>
              </w:rPr>
            </w:pPr>
            <w:r w:rsidRPr="009F50D1">
              <w:rPr>
                <w:sz w:val="18"/>
                <w:szCs w:val="18"/>
              </w:rPr>
              <w:t>./</w:t>
            </w:r>
            <w:r w:rsidR="00C153CD">
              <w:rPr>
                <w:sz w:val="18"/>
                <w:szCs w:val="18"/>
              </w:rPr>
              <w:t>assets/</w:t>
            </w:r>
            <w:r w:rsidR="00C153CD" w:rsidRPr="00B66D6A">
              <w:rPr>
                <w:sz w:val="18"/>
                <w:szCs w:val="18"/>
              </w:rPr>
              <w:t>02_introduction_to_docx</w:t>
            </w:r>
            <w:r w:rsidRPr="009F50D1">
              <w:rPr>
                <w:sz w:val="18"/>
                <w:szCs w:val="18"/>
              </w:rPr>
              <w:t>/jean-carlo-emer-2d-RL-xa4mk-unsplash.jpg</w:t>
            </w:r>
          </w:p>
        </w:tc>
      </w:tr>
      <w:tr w:rsidR="006A1EBB" w14:paraId="0B147600" w14:textId="77777777">
        <w:tc>
          <w:tcPr>
            <w:tcW w:w="2155" w:type="dxa"/>
          </w:tcPr>
          <w:p w14:paraId="34DEFB67" w14:textId="2AF6A195" w:rsidR="006A1EBB" w:rsidRPr="009F50D1" w:rsidRDefault="006A1EBB" w:rsidP="006A1EBB">
            <w:pPr>
              <w:pStyle w:val="Compact"/>
              <w:rPr>
                <w:sz w:val="18"/>
                <w:szCs w:val="18"/>
              </w:rPr>
            </w:pPr>
            <w:r w:rsidRPr="009F50D1">
              <w:rPr>
                <w:sz w:val="18"/>
                <w:szCs w:val="18"/>
              </w:rPr>
              <w:t>#</w:t>
            </w:r>
            <w:r>
              <w:rPr>
                <w:sz w:val="18"/>
                <w:szCs w:val="18"/>
              </w:rPr>
              <w:t>#Digital-source</w:t>
            </w:r>
          </w:p>
        </w:tc>
        <w:tc>
          <w:tcPr>
            <w:tcW w:w="7195" w:type="dxa"/>
          </w:tcPr>
          <w:p w14:paraId="695F60E1" w14:textId="2197F597" w:rsidR="006A1EBB" w:rsidRPr="009F50D1" w:rsidRDefault="006A1EBB" w:rsidP="006A1EBB">
            <w:pPr>
              <w:pStyle w:val="Compact"/>
              <w:rPr>
                <w:sz w:val="18"/>
                <w:szCs w:val="18"/>
              </w:rPr>
            </w:pPr>
            <w:r w:rsidRPr="009F50D1">
              <w:rPr>
                <w:sz w:val="18"/>
                <w:szCs w:val="18"/>
              </w:rPr>
              <w:t>./</w:t>
            </w:r>
            <w:r w:rsidR="00B62087">
              <w:rPr>
                <w:sz w:val="18"/>
                <w:szCs w:val="18"/>
              </w:rPr>
              <w:t>assets/</w:t>
            </w:r>
            <w:r w:rsidR="00B62087" w:rsidRPr="00B66D6A">
              <w:rPr>
                <w:sz w:val="18"/>
                <w:szCs w:val="18"/>
              </w:rPr>
              <w:t>02_introduction_to_docx</w:t>
            </w:r>
            <w:r w:rsidRPr="009F50D1">
              <w:rPr>
                <w:sz w:val="18"/>
                <w:szCs w:val="18"/>
              </w:rPr>
              <w:t>/jean-carlo-emer-2d-RL-xa4mk-unsplash.jpg</w:t>
            </w:r>
          </w:p>
        </w:tc>
      </w:tr>
      <w:tr w:rsidR="006A1EBB" w14:paraId="4AF368BD" w14:textId="77777777">
        <w:tc>
          <w:tcPr>
            <w:tcW w:w="2155" w:type="dxa"/>
          </w:tcPr>
          <w:p w14:paraId="6C5396A8"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License</w:t>
            </w:r>
            <w:r>
              <w:rPr>
                <w:sz w:val="18"/>
                <w:szCs w:val="18"/>
              </w:rPr>
              <w:t>-name</w:t>
            </w:r>
          </w:p>
        </w:tc>
        <w:tc>
          <w:tcPr>
            <w:tcW w:w="7195" w:type="dxa"/>
          </w:tcPr>
          <w:p w14:paraId="5DC78984" w14:textId="77777777" w:rsidR="006A1EBB" w:rsidRPr="009F50D1" w:rsidRDefault="006A1EBB" w:rsidP="006A1EBB">
            <w:pPr>
              <w:pStyle w:val="Compact"/>
              <w:rPr>
                <w:sz w:val="18"/>
                <w:szCs w:val="18"/>
              </w:rPr>
            </w:pPr>
            <w:r w:rsidRPr="009F50D1">
              <w:rPr>
                <w:sz w:val="18"/>
                <w:szCs w:val="18"/>
              </w:rPr>
              <w:t>Unsplash License</w:t>
            </w:r>
          </w:p>
        </w:tc>
      </w:tr>
      <w:tr w:rsidR="006A1EBB" w14:paraId="084DFAEA" w14:textId="77777777">
        <w:tc>
          <w:tcPr>
            <w:tcW w:w="2155" w:type="dxa"/>
          </w:tcPr>
          <w:p w14:paraId="7706080D"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License-</w:t>
            </w:r>
            <w:r>
              <w:rPr>
                <w:sz w:val="18"/>
                <w:szCs w:val="18"/>
              </w:rPr>
              <w:t>url</w:t>
            </w:r>
          </w:p>
        </w:tc>
        <w:tc>
          <w:tcPr>
            <w:tcW w:w="7195" w:type="dxa"/>
          </w:tcPr>
          <w:p w14:paraId="3D6FE26B" w14:textId="3E1A74FB" w:rsidR="006A1EBB" w:rsidRPr="009F50D1" w:rsidRDefault="00467CA1" w:rsidP="006A1EBB">
            <w:pPr>
              <w:pStyle w:val="Compact"/>
              <w:rPr>
                <w:sz w:val="18"/>
                <w:szCs w:val="18"/>
              </w:rPr>
            </w:pPr>
            <w:hyperlink r:id="rId12" w:history="1">
              <w:r w:rsidR="006A1EBB" w:rsidRPr="009F50D1">
                <w:rPr>
                  <w:rStyle w:val="Hyperlink"/>
                  <w:sz w:val="18"/>
                  <w:szCs w:val="18"/>
                </w:rPr>
                <w:t>https://unsplash.com/license</w:t>
              </w:r>
            </w:hyperlink>
          </w:p>
        </w:tc>
      </w:tr>
      <w:tr w:rsidR="006A1EBB" w14:paraId="6FFBD649" w14:textId="77777777">
        <w:tc>
          <w:tcPr>
            <w:tcW w:w="2155" w:type="dxa"/>
          </w:tcPr>
          <w:p w14:paraId="329FA6E5"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Author</w:t>
            </w:r>
          </w:p>
        </w:tc>
        <w:tc>
          <w:tcPr>
            <w:tcW w:w="7195" w:type="dxa"/>
          </w:tcPr>
          <w:p w14:paraId="31D26866" w14:textId="77777777" w:rsidR="006A1EBB" w:rsidRPr="009F50D1" w:rsidRDefault="006A1EBB" w:rsidP="006A1EBB">
            <w:pPr>
              <w:pStyle w:val="Compact"/>
              <w:rPr>
                <w:sz w:val="18"/>
                <w:szCs w:val="18"/>
              </w:rPr>
            </w:pPr>
            <w:r w:rsidRPr="009F50D1">
              <w:rPr>
                <w:sz w:val="18"/>
                <w:szCs w:val="18"/>
              </w:rPr>
              <w:t>Jean Carlo Emer</w:t>
            </w:r>
          </w:p>
        </w:tc>
      </w:tr>
      <w:tr w:rsidR="006A1EBB" w14:paraId="2163722F" w14:textId="77777777">
        <w:tc>
          <w:tcPr>
            <w:tcW w:w="2155" w:type="dxa"/>
          </w:tcPr>
          <w:p w14:paraId="2B58A86E"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Source</w:t>
            </w:r>
          </w:p>
        </w:tc>
        <w:tc>
          <w:tcPr>
            <w:tcW w:w="7195" w:type="dxa"/>
          </w:tcPr>
          <w:p w14:paraId="03424BD2" w14:textId="51E3166D" w:rsidR="006A1EBB" w:rsidRPr="009F50D1" w:rsidRDefault="00467CA1" w:rsidP="006A1EBB">
            <w:pPr>
              <w:pStyle w:val="Compact"/>
              <w:rPr>
                <w:sz w:val="18"/>
                <w:szCs w:val="18"/>
              </w:rPr>
            </w:pPr>
            <w:hyperlink r:id="rId13">
              <w:r w:rsidR="392F03EC" w:rsidRPr="37FCC42D">
                <w:rPr>
                  <w:rStyle w:val="Hyperlink"/>
                  <w:sz w:val="18"/>
                  <w:szCs w:val="18"/>
                </w:rPr>
                <w:t>https://unsplash.com/photos/beige-concrete-house-2d-RL-xa4mk</w:t>
              </w:r>
            </w:hyperlink>
            <w:r w:rsidR="392F03EC" w:rsidRPr="37FCC42D">
              <w:rPr>
                <w:sz w:val="18"/>
                <w:szCs w:val="18"/>
              </w:rPr>
              <w:t xml:space="preserve"> </w:t>
            </w:r>
          </w:p>
        </w:tc>
      </w:tr>
    </w:tbl>
    <w:p w14:paraId="0ED50891" w14:textId="74787966" w:rsidR="00491E75" w:rsidRDefault="0044161A" w:rsidP="008A3387">
      <w:pPr>
        <w:pStyle w:val="BodyText"/>
        <w:jc w:val="both"/>
      </w:pPr>
      <w:r>
        <w:t>Metadata Table</w:t>
      </w:r>
      <w:r w:rsidR="00CA4437">
        <w:t>s</w:t>
      </w:r>
      <w:r>
        <w:t xml:space="preserve"> </w:t>
      </w:r>
      <w:r w:rsidR="00CA4437">
        <w:t>will</w:t>
      </w:r>
      <w:r>
        <w:t xml:space="preserve"> not be shown in </w:t>
      </w:r>
      <w:r w:rsidR="00CA4437">
        <w:t>a</w:t>
      </w:r>
      <w:r>
        <w:t xml:space="preserve"> paper nor </w:t>
      </w:r>
      <w:r w:rsidR="00CA4437">
        <w:t xml:space="preserve">in a </w:t>
      </w:r>
      <w:r>
        <w:t xml:space="preserve">digital version of your </w:t>
      </w:r>
      <w:r w:rsidR="22C90426">
        <w:t>book,</w:t>
      </w:r>
      <w:r>
        <w:t xml:space="preserve"> but it will be analyzed by the computer system that generates both.</w:t>
      </w:r>
    </w:p>
    <w:p w14:paraId="39E38F5E" w14:textId="4848ADF5" w:rsidR="00AB4803" w:rsidRDefault="00CB0D53" w:rsidP="008A3387">
      <w:pPr>
        <w:pStyle w:val="BodyText"/>
        <w:jc w:val="both"/>
      </w:pPr>
      <w:r>
        <w:t xml:space="preserve">Note </w:t>
      </w:r>
      <w:r w:rsidR="00F03C4D">
        <w:t xml:space="preserve">that a Metadata Table is just </w:t>
      </w:r>
      <w:r w:rsidR="00872FAA">
        <w:t xml:space="preserve">a standard MS Word table with </w:t>
      </w:r>
      <w:r>
        <w:t>2 columns: the field name and the field value.</w:t>
      </w:r>
    </w:p>
    <w:p w14:paraId="1A4EE317" w14:textId="1CC38CCF" w:rsidR="00AB4803" w:rsidRDefault="00AB4803" w:rsidP="00AB4803">
      <w:pPr>
        <w:pStyle w:val="Heading3"/>
      </w:pPr>
      <w:r>
        <w:t xml:space="preserve">Field </w:t>
      </w:r>
      <w:r w:rsidR="00CB122C">
        <w:t>Names</w:t>
      </w:r>
    </w:p>
    <w:p w14:paraId="28A957EA" w14:textId="5035A4FB" w:rsidR="00090BD1" w:rsidRDefault="003504E2" w:rsidP="008E18AC">
      <w:pPr>
        <w:pStyle w:val="BodyText"/>
      </w:pPr>
      <w:r>
        <w:t xml:space="preserve">The field name </w:t>
      </w:r>
      <w:r w:rsidR="00090BD1">
        <w:t xml:space="preserve">must consist of `##` characters and the name of the </w:t>
      </w:r>
      <w:r w:rsidR="00084C70">
        <w:t xml:space="preserve">field chosen among the following </w:t>
      </w:r>
      <w:r w:rsidR="00535552">
        <w:t>supported field names:</w:t>
      </w:r>
    </w:p>
    <w:p w14:paraId="7BD8086C" w14:textId="0139CC5A" w:rsidR="00A32887" w:rsidRDefault="003D0E85">
      <w:pPr>
        <w:pStyle w:val="Heading4"/>
      </w:pPr>
      <w:r w:rsidRPr="00AB4803">
        <w:t>Supported fields</w:t>
      </w:r>
    </w:p>
    <w:p w14:paraId="2540ABE3" w14:textId="442112AD" w:rsidR="001746F7" w:rsidRPr="00DA1022" w:rsidRDefault="001746F7" w:rsidP="00F46AB2">
      <w:pPr>
        <w:pStyle w:val="Caption"/>
      </w:pPr>
      <w:r w:rsidRPr="00DA1022">
        <w:t xml:space="preserve">Table </w:t>
      </w:r>
      <w:fldSimple w:instr=" SEQ Table \* ARABIC ">
        <w:r w:rsidR="00A94C10">
          <w:rPr>
            <w:noProof/>
          </w:rPr>
          <w:t>2</w:t>
        </w:r>
      </w:fldSimple>
      <w:r w:rsidRPr="00DA1022">
        <w:t xml:space="preserve">: </w:t>
      </w:r>
      <w:r w:rsidR="00E86A91" w:rsidRPr="00DA1022">
        <w:t>Definitions of fields in Metadata Tables.</w:t>
      </w:r>
    </w:p>
    <w:p w14:paraId="73EB94E5" w14:textId="576D7FF2" w:rsidR="004B266E" w:rsidRPr="00114FF1"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lastRenderedPageBreak/>
        <w:t>:::{</w:t>
      </w:r>
      <w:r w:rsidR="0013447E">
        <w:rPr>
          <w:rFonts w:ascii="Consolas" w:eastAsia="Times New Roman" w:hAnsi="Consolas" w:cs="Courier New"/>
          <w:color w:val="1F2328"/>
          <w:sz w:val="20"/>
          <w:szCs w:val="20"/>
          <w:bdr w:val="none" w:sz="0" w:space="0" w:color="auto" w:frame="1"/>
        </w:rPr>
        <w:t>table</w:t>
      </w:r>
      <w:r w:rsidRPr="009371C1">
        <w:rPr>
          <w:rFonts w:ascii="Consolas" w:eastAsia="Times New Roman" w:hAnsi="Consolas" w:cs="Courier New"/>
          <w:color w:val="1F2328"/>
          <w:sz w:val="20"/>
          <w:szCs w:val="20"/>
          <w:bdr w:val="none" w:sz="0" w:space="0" w:color="auto" w:frame="1"/>
        </w:rPr>
        <w:t>}</w:t>
      </w:r>
      <w:r w:rsidR="009B42F9">
        <w:rPr>
          <w:rFonts w:ascii="Consolas" w:eastAsia="Times New Roman" w:hAnsi="Consolas" w:cs="Courier New"/>
          <w:color w:val="1F2328"/>
          <w:sz w:val="20"/>
          <w:szCs w:val="20"/>
          <w:bdr w:val="none" w:sz="0" w:space="0" w:color="auto" w:frame="1"/>
        </w:rPr>
        <w:t xml:space="preserve"> </w:t>
      </w:r>
      <w:r>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20004A">
        <w:rPr>
          <w:rFonts w:ascii="Consolas" w:eastAsia="Times New Roman" w:hAnsi="Consolas" w:cs="Courier New"/>
          <w:color w:val="1F2328"/>
          <w:sz w:val="20"/>
          <w:szCs w:val="20"/>
          <w:bdr w:val="none" w:sz="0" w:space="0" w:color="auto" w:frame="1"/>
        </w:rPr>
        <w:t>Field name</w:t>
      </w:r>
      <w:r w:rsidR="002E4B39">
        <w:rPr>
          <w:rFonts w:ascii="Consolas" w:eastAsia="Times New Roman" w:hAnsi="Consolas" w:cs="Courier New"/>
          <w:color w:val="1F2328"/>
          <w:sz w:val="20"/>
          <w:szCs w:val="20"/>
          <w:bdr w:val="none" w:sz="0" w:space="0" w:color="auto" w:frame="1"/>
        </w:rPr>
        <w:t xml:space="preserve"> | </w:t>
      </w:r>
      <w:r w:rsidR="007C134F">
        <w:rPr>
          <w:rFonts w:ascii="Consolas" w:eastAsia="Times New Roman" w:hAnsi="Consolas" w:cs="Courier New"/>
          <w:color w:val="1F2328"/>
          <w:sz w:val="20"/>
          <w:szCs w:val="20"/>
          <w:bdr w:val="none" w:sz="0" w:space="0" w:color="auto" w:frame="1"/>
        </w:rPr>
        <w:t>Field m</w:t>
      </w:r>
      <w:r w:rsidR="0020004A">
        <w:rPr>
          <w:rFonts w:ascii="Consolas" w:eastAsia="Times New Roman" w:hAnsi="Consolas" w:cs="Courier New"/>
          <w:color w:val="1F2328"/>
          <w:sz w:val="20"/>
          <w:szCs w:val="20"/>
          <w:bdr w:val="none" w:sz="0" w:space="0" w:color="auto" w:frame="1"/>
        </w:rPr>
        <w:t>eaning</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 | ---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C54D7C">
        <w:rPr>
          <w:rFonts w:ascii="Consolas" w:eastAsia="Times New Roman" w:hAnsi="Consolas" w:cs="Courier New"/>
          <w:color w:val="1F2328"/>
          <w:sz w:val="20"/>
          <w:szCs w:val="20"/>
          <w:bdr w:val="none" w:sz="0" w:space="0" w:color="auto" w:frame="1"/>
        </w:rPr>
        <w:t>##</w:t>
      </w:r>
      <w:r w:rsidRPr="00914BFA">
        <w:rPr>
          <w:rFonts w:ascii="Consolas" w:eastAsia="Times New Roman" w:hAnsi="Consolas" w:cs="Courier New"/>
          <w:color w:val="1F2328"/>
          <w:sz w:val="20"/>
          <w:szCs w:val="20"/>
          <w:bdr w:val="none" w:sz="0" w:space="0" w:color="auto" w:frame="1"/>
        </w:rPr>
        <w:t>Author</w:t>
      </w:r>
      <w:r w:rsidR="0013447E">
        <w:rPr>
          <w:rFonts w:ascii="Consolas" w:eastAsia="Times New Roman" w:hAnsi="Consolas" w:cs="Courier New"/>
          <w:color w:val="1F2328"/>
          <w:sz w:val="20"/>
          <w:szCs w:val="20"/>
          <w:bdr w:val="none" w:sz="0" w:space="0" w:color="auto" w:frame="1"/>
        </w:rPr>
        <w:t xml:space="preserve"> | </w:t>
      </w:r>
      <w:r>
        <w:rPr>
          <w:rFonts w:ascii="Consolas" w:eastAsia="Times New Roman" w:hAnsi="Consolas" w:cs="Courier New"/>
          <w:color w:val="1F2328"/>
          <w:sz w:val="20"/>
          <w:szCs w:val="20"/>
          <w:bdr w:val="none" w:sz="0" w:space="0" w:color="auto" w:frame="1"/>
        </w:rPr>
        <w:t>Attribute an author of an object.</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C54D7C">
        <w:rPr>
          <w:rFonts w:ascii="Consolas" w:eastAsia="Times New Roman" w:hAnsi="Consolas" w:cs="Courier New"/>
          <w:color w:val="1F2328"/>
          <w:sz w:val="20"/>
          <w:szCs w:val="20"/>
          <w:bdr w:val="none" w:sz="0" w:space="0" w:color="auto" w:frame="1"/>
        </w:rPr>
        <w:t>##</w:t>
      </w:r>
      <w:r w:rsidRPr="00914BFA">
        <w:rPr>
          <w:rFonts w:ascii="Consolas" w:eastAsia="Times New Roman" w:hAnsi="Consolas" w:cs="Courier New"/>
          <w:color w:val="1F2328"/>
          <w:sz w:val="20"/>
          <w:szCs w:val="20"/>
          <w:bdr w:val="none" w:sz="0" w:space="0" w:color="auto" w:frame="1"/>
        </w:rPr>
        <w:t>Digital-source</w:t>
      </w:r>
      <w:r w:rsidR="0013447E">
        <w:rPr>
          <w:rFonts w:ascii="Consolas" w:eastAsia="Times New Roman" w:hAnsi="Consolas" w:cs="Courier New"/>
          <w:color w:val="1F2328"/>
          <w:sz w:val="20"/>
          <w:szCs w:val="20"/>
          <w:bdr w:val="none" w:sz="0" w:space="0" w:color="auto" w:frame="1"/>
        </w:rPr>
        <w:t xml:space="preserve"> | </w:t>
      </w:r>
      <w:r>
        <w:rPr>
          <w:rFonts w:ascii="Consolas" w:eastAsia="Times New Roman" w:hAnsi="Consolas" w:cs="Courier New"/>
          <w:color w:val="1F2328"/>
          <w:sz w:val="20"/>
          <w:szCs w:val="20"/>
          <w:bdr w:val="none" w:sz="0" w:space="0" w:color="auto" w:frame="1"/>
        </w:rPr>
        <w:t>Path to a file that will be displayed in a digital version of a book.</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C54D7C">
        <w:rPr>
          <w:rFonts w:ascii="Consolas" w:eastAsia="Times New Roman" w:hAnsi="Consolas" w:cs="Courier New"/>
          <w:color w:val="1F2328"/>
          <w:sz w:val="20"/>
          <w:szCs w:val="20"/>
          <w:bdr w:val="none" w:sz="0" w:space="0" w:color="auto" w:frame="1"/>
        </w:rPr>
        <w:t>##</w:t>
      </w:r>
      <w:r w:rsidRPr="00914BFA">
        <w:rPr>
          <w:rFonts w:ascii="Consolas" w:eastAsia="Times New Roman" w:hAnsi="Consolas" w:cs="Courier New"/>
          <w:color w:val="1F2328"/>
          <w:sz w:val="20"/>
          <w:szCs w:val="20"/>
          <w:bdr w:val="none" w:sz="0" w:space="0" w:color="auto" w:frame="1"/>
        </w:rPr>
        <w:t>Paper-source</w:t>
      </w:r>
      <w:r w:rsidR="0013447E">
        <w:rPr>
          <w:rFonts w:ascii="Consolas" w:eastAsia="Times New Roman" w:hAnsi="Consolas" w:cs="Courier New"/>
          <w:color w:val="1F2328"/>
          <w:sz w:val="20"/>
          <w:szCs w:val="20"/>
          <w:bdr w:val="none" w:sz="0" w:space="0" w:color="auto" w:frame="1"/>
        </w:rPr>
        <w:t xml:space="preserve"> | </w:t>
      </w:r>
      <w:r>
        <w:rPr>
          <w:rFonts w:ascii="Consolas" w:eastAsia="Times New Roman" w:hAnsi="Consolas" w:cs="Courier New"/>
          <w:color w:val="1F2328"/>
          <w:sz w:val="20"/>
          <w:szCs w:val="20"/>
          <w:bdr w:val="none" w:sz="0" w:space="0" w:color="auto" w:frame="1"/>
        </w:rPr>
        <w:t>Path to a file that will be displayed in a paper version of a book.</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34367C">
        <w:rPr>
          <w:rFonts w:ascii="Consolas" w:eastAsia="Times New Roman" w:hAnsi="Consolas" w:cs="Courier New"/>
          <w:color w:val="1F2328"/>
          <w:sz w:val="20"/>
          <w:szCs w:val="20"/>
          <w:bdr w:val="none" w:sz="0" w:space="0" w:color="auto" w:frame="1"/>
        </w:rPr>
        <w:t>| ##Alt-text | Alt text to describe</w:t>
      </w:r>
      <w:r w:rsidR="001C3D28">
        <w:rPr>
          <w:rFonts w:ascii="Consolas" w:eastAsia="Times New Roman" w:hAnsi="Consolas" w:cs="Courier New"/>
          <w:color w:val="1F2328"/>
          <w:sz w:val="20"/>
          <w:szCs w:val="20"/>
          <w:bdr w:val="none" w:sz="0" w:space="0" w:color="auto" w:frame="1"/>
        </w:rPr>
        <w:t xml:space="preserve"> </w:t>
      </w:r>
      <w:r w:rsidR="00AC6BC3">
        <w:rPr>
          <w:rFonts w:ascii="Consolas" w:eastAsia="Times New Roman" w:hAnsi="Consolas" w:cs="Courier New"/>
          <w:color w:val="1F2328"/>
          <w:sz w:val="20"/>
          <w:szCs w:val="20"/>
          <w:bdr w:val="none" w:sz="0" w:space="0" w:color="auto" w:frame="1"/>
        </w:rPr>
        <w:t>appearance or function of</w:t>
      </w:r>
      <w:r w:rsidR="0034367C">
        <w:rPr>
          <w:rFonts w:ascii="Consolas" w:eastAsia="Times New Roman" w:hAnsi="Consolas" w:cs="Courier New"/>
          <w:color w:val="1F2328"/>
          <w:sz w:val="20"/>
          <w:szCs w:val="20"/>
          <w:bdr w:val="none" w:sz="0" w:space="0" w:color="auto" w:frame="1"/>
        </w:rPr>
        <w:t xml:space="preserve"> </w:t>
      </w:r>
      <w:r w:rsidR="00E429A7">
        <w:rPr>
          <w:rFonts w:ascii="Consolas" w:eastAsia="Times New Roman" w:hAnsi="Consolas" w:cs="Courier New"/>
          <w:color w:val="1F2328"/>
          <w:sz w:val="20"/>
          <w:szCs w:val="20"/>
          <w:bdr w:val="none" w:sz="0" w:space="0" w:color="auto" w:frame="1"/>
        </w:rPr>
        <w:t>an object</w:t>
      </w:r>
      <w:r w:rsidR="0034367C">
        <w:rPr>
          <w:rFonts w:ascii="Consolas" w:eastAsia="Times New Roman" w:hAnsi="Consolas" w:cs="Courier New"/>
          <w:color w:val="1F2328"/>
          <w:sz w:val="20"/>
          <w:szCs w:val="20"/>
          <w:bdr w:val="none" w:sz="0" w:space="0" w:color="auto" w:frame="1"/>
        </w:rPr>
        <w:t>. |</w:t>
      </w:r>
      <w:r w:rsidR="00E429A7">
        <w:rPr>
          <w:rFonts w:ascii="Consolas" w:eastAsia="Times New Roman" w:hAnsi="Consolas" w:cs="Courier New"/>
          <w:color w:val="1F2328"/>
          <w:sz w:val="20"/>
          <w:szCs w:val="20"/>
          <w:bdr w:val="none" w:sz="0" w:space="0" w:color="auto" w:frame="1"/>
        </w:rPr>
        <w:br/>
      </w:r>
      <w:r w:rsidR="005B61EF">
        <w:rPr>
          <w:rFonts w:ascii="Consolas" w:eastAsia="Times New Roman" w:hAnsi="Consolas" w:cs="Courier New"/>
          <w:color w:val="1F2328"/>
          <w:sz w:val="20"/>
          <w:szCs w:val="20"/>
          <w:bdr w:val="none" w:sz="0" w:space="0" w:color="auto" w:frame="1"/>
        </w:rPr>
        <w:t xml:space="preserve">| </w:t>
      </w:r>
      <w:r w:rsidR="005B61EF" w:rsidRPr="005B61EF">
        <w:rPr>
          <w:rFonts w:ascii="Consolas" w:eastAsia="Times New Roman" w:hAnsi="Consolas" w:cs="Courier New"/>
          <w:color w:val="1F2328"/>
          <w:sz w:val="20"/>
          <w:szCs w:val="20"/>
          <w:bdr w:val="none" w:sz="0" w:space="0" w:color="auto" w:frame="1"/>
        </w:rPr>
        <w:t>##Source</w:t>
      </w:r>
      <w:r w:rsidR="005B61EF">
        <w:rPr>
          <w:rFonts w:ascii="Consolas" w:eastAsia="Times New Roman" w:hAnsi="Consolas" w:cs="Courier New"/>
          <w:color w:val="1F2328"/>
          <w:sz w:val="20"/>
          <w:szCs w:val="20"/>
          <w:bdr w:val="none" w:sz="0" w:space="0" w:color="auto" w:frame="1"/>
        </w:rPr>
        <w:t xml:space="preserve"> | </w:t>
      </w:r>
      <w:r w:rsidR="00F23479">
        <w:rPr>
          <w:rFonts w:ascii="Consolas" w:eastAsia="Times New Roman" w:hAnsi="Consolas" w:cs="Courier New"/>
          <w:color w:val="1F2328"/>
          <w:sz w:val="20"/>
          <w:szCs w:val="20"/>
          <w:bdr w:val="none" w:sz="0" w:space="0" w:color="auto" w:frame="1"/>
        </w:rPr>
        <w:t>Describe object’s source.</w:t>
      </w:r>
      <w:r w:rsidR="005B61EF">
        <w:rPr>
          <w:rFonts w:ascii="Consolas" w:eastAsia="Times New Roman" w:hAnsi="Consolas" w:cs="Courier New"/>
          <w:color w:val="1F2328"/>
          <w:sz w:val="20"/>
          <w:szCs w:val="20"/>
          <w:bdr w:val="none" w:sz="0" w:space="0" w:color="auto" w:frame="1"/>
        </w:rPr>
        <w:t xml:space="preserve"> |</w:t>
      </w:r>
      <w:r w:rsidR="005B61EF">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Height</w:t>
      </w:r>
      <w:r w:rsidR="005B61EF">
        <w:rPr>
          <w:rFonts w:ascii="Consolas" w:eastAsia="Times New Roman" w:hAnsi="Consolas" w:cs="Courier New"/>
          <w:color w:val="1F2328"/>
          <w:sz w:val="20"/>
          <w:szCs w:val="20"/>
          <w:bdr w:val="none" w:sz="0" w:space="0" w:color="auto" w:frame="1"/>
        </w:rPr>
        <w:t xml:space="preserve"> | </w:t>
      </w:r>
      <w:r w:rsidR="00182D0B">
        <w:rPr>
          <w:rFonts w:ascii="Consolas" w:eastAsia="Times New Roman" w:hAnsi="Consolas" w:cs="Courier New"/>
          <w:color w:val="1F2328"/>
          <w:sz w:val="20"/>
          <w:szCs w:val="20"/>
          <w:bdr w:val="none" w:sz="0" w:space="0" w:color="auto" w:frame="1"/>
        </w:rPr>
        <w:t>Set object’s</w:t>
      </w:r>
      <w:r w:rsidR="005B61EF">
        <w:rPr>
          <w:rFonts w:ascii="Consolas" w:eastAsia="Times New Roman" w:hAnsi="Consolas" w:cs="Courier New"/>
          <w:color w:val="1F2328"/>
          <w:sz w:val="20"/>
          <w:szCs w:val="20"/>
          <w:bdr w:val="none" w:sz="0" w:space="0" w:color="auto" w:frame="1"/>
        </w:rPr>
        <w:t xml:space="preserve"> </w:t>
      </w:r>
      <w:r w:rsidR="00F23479">
        <w:rPr>
          <w:rFonts w:ascii="Consolas" w:eastAsia="Times New Roman" w:hAnsi="Consolas" w:cs="Courier New"/>
          <w:color w:val="1F2328"/>
          <w:sz w:val="20"/>
          <w:szCs w:val="20"/>
          <w:bdr w:val="none" w:sz="0" w:space="0" w:color="auto" w:frame="1"/>
        </w:rPr>
        <w:t xml:space="preserve">desired height. Note that this is only </w:t>
      </w:r>
      <w:r w:rsidR="2BB763EC">
        <w:rPr>
          <w:rFonts w:ascii="Consolas" w:eastAsia="Times New Roman" w:hAnsi="Consolas" w:cs="Courier New"/>
          <w:color w:val="1F2328"/>
          <w:sz w:val="20"/>
          <w:szCs w:val="20"/>
          <w:bdr w:val="none" w:sz="0" w:space="0" w:color="auto" w:frame="1"/>
        </w:rPr>
        <w:t>an unbinding</w:t>
      </w:r>
      <w:r w:rsidR="00F23479">
        <w:rPr>
          <w:rFonts w:ascii="Consolas" w:eastAsia="Times New Roman" w:hAnsi="Consolas" w:cs="Courier New"/>
          <w:color w:val="1F2328"/>
          <w:sz w:val="20"/>
          <w:szCs w:val="20"/>
          <w:bdr w:val="none" w:sz="0" w:space="0" w:color="auto" w:frame="1"/>
        </w:rPr>
        <w:t xml:space="preserve"> indication to the platform, in most </w:t>
      </w:r>
      <w:r w:rsidR="00A05A30">
        <w:rPr>
          <w:rFonts w:ascii="Consolas" w:eastAsia="Times New Roman" w:hAnsi="Consolas" w:cs="Courier New"/>
          <w:color w:val="1F2328"/>
          <w:sz w:val="20"/>
          <w:szCs w:val="20"/>
          <w:bdr w:val="none" w:sz="0" w:space="0" w:color="auto" w:frame="1"/>
        </w:rPr>
        <w:t>cases</w:t>
      </w:r>
      <w:r w:rsidR="00F23479">
        <w:rPr>
          <w:rFonts w:ascii="Consolas" w:eastAsia="Times New Roman" w:hAnsi="Consolas" w:cs="Courier New"/>
          <w:color w:val="1F2328"/>
          <w:sz w:val="20"/>
          <w:szCs w:val="20"/>
          <w:bdr w:val="none" w:sz="0" w:space="0" w:color="auto" w:frame="1"/>
        </w:rPr>
        <w:t xml:space="preserve"> it will be ignored. </w:t>
      </w:r>
      <w:r w:rsidR="005B61EF">
        <w:rPr>
          <w:rFonts w:ascii="Consolas" w:eastAsia="Times New Roman" w:hAnsi="Consolas" w:cs="Courier New"/>
          <w:color w:val="1F2328"/>
          <w:sz w:val="20"/>
          <w:szCs w:val="20"/>
          <w:bdr w:val="none" w:sz="0" w:space="0" w:color="auto" w:frame="1"/>
        </w:rPr>
        <w:t>|</w:t>
      </w:r>
      <w:r w:rsidR="005B61EF">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Location</w:t>
      </w:r>
      <w:r w:rsidR="005B61EF">
        <w:rPr>
          <w:rFonts w:ascii="Consolas" w:eastAsia="Times New Roman" w:hAnsi="Consolas" w:cs="Courier New"/>
          <w:color w:val="1F2328"/>
          <w:sz w:val="20"/>
          <w:szCs w:val="20"/>
          <w:bdr w:val="none" w:sz="0" w:space="0" w:color="auto" w:frame="1"/>
        </w:rPr>
        <w:t xml:space="preserve"> | </w:t>
      </w:r>
      <w:r w:rsidR="00A05A30">
        <w:rPr>
          <w:rFonts w:ascii="Consolas" w:eastAsia="Times New Roman" w:hAnsi="Consolas" w:cs="Courier New"/>
          <w:color w:val="1F2328"/>
          <w:sz w:val="20"/>
          <w:szCs w:val="20"/>
          <w:bdr w:val="none" w:sz="0" w:space="0" w:color="auto" w:frame="1"/>
        </w:rPr>
        <w:t>Point to where the file is saved in the `assets` folder</w:t>
      </w:r>
      <w:r w:rsidR="00182D0B">
        <w:rPr>
          <w:rFonts w:ascii="Consolas" w:eastAsia="Times New Roman" w:hAnsi="Consolas" w:cs="Courier New"/>
          <w:color w:val="1F2328"/>
          <w:sz w:val="20"/>
          <w:szCs w:val="20"/>
          <w:bdr w:val="none" w:sz="0" w:space="0" w:color="auto" w:frame="1"/>
        </w:rPr>
        <w:t>.</w:t>
      </w:r>
      <w:r w:rsidR="00C77922">
        <w:rPr>
          <w:rFonts w:ascii="Consolas" w:eastAsia="Times New Roman" w:hAnsi="Consolas" w:cs="Courier New"/>
          <w:color w:val="1F2328"/>
          <w:sz w:val="20"/>
          <w:szCs w:val="20"/>
          <w:bdr w:val="none" w:sz="0" w:space="0" w:color="auto" w:frame="1"/>
        </w:rPr>
        <w:t xml:space="preserve"> Be careful to write a correct path to the file, e.g. </w:t>
      </w:r>
      <w:r w:rsidR="00E6235E">
        <w:rPr>
          <w:rFonts w:ascii="Consolas" w:eastAsia="Times New Roman" w:hAnsi="Consolas" w:cs="Courier New"/>
          <w:color w:val="1F2328"/>
          <w:sz w:val="20"/>
          <w:szCs w:val="20"/>
          <w:bdr w:val="none" w:sz="0" w:space="0" w:color="auto" w:frame="1"/>
        </w:rPr>
        <w:t>`</w:t>
      </w:r>
      <w:r w:rsidR="00C77922">
        <w:rPr>
          <w:rFonts w:ascii="Consolas" w:eastAsia="Times New Roman" w:hAnsi="Consolas" w:cs="Courier New"/>
          <w:color w:val="1F2328"/>
          <w:sz w:val="20"/>
          <w:szCs w:val="20"/>
          <w:bdr w:val="none" w:sz="0" w:space="0" w:color="auto" w:frame="1"/>
        </w:rPr>
        <w:t>./</w:t>
      </w:r>
      <w:r w:rsidR="00E6235E">
        <w:rPr>
          <w:rFonts w:ascii="Consolas" w:eastAsia="Times New Roman" w:hAnsi="Consolas" w:cs="Courier New"/>
          <w:color w:val="1F2328"/>
          <w:sz w:val="20"/>
          <w:szCs w:val="20"/>
          <w:bdr w:val="none" w:sz="0" w:space="0" w:color="auto" w:frame="1"/>
        </w:rPr>
        <w:t>assets/path/to/file.png` is valid while `</w:t>
      </w:r>
      <w:r w:rsidR="00057FDD" w:rsidRPr="00057FDD">
        <w:rPr>
          <w:rFonts w:ascii="Consolas" w:eastAsia="Times New Roman" w:hAnsi="Consolas" w:cs="Courier New"/>
          <w:color w:val="1F2328"/>
          <w:sz w:val="20"/>
          <w:szCs w:val="20"/>
          <w:bdr w:val="none" w:sz="0" w:space="0" w:color="auto" w:frame="1"/>
        </w:rPr>
        <w:t>C:\</w:t>
      </w:r>
      <w:r w:rsidR="00697B0F">
        <w:rPr>
          <w:rFonts w:ascii="Consolas" w:eastAsia="Times New Roman" w:hAnsi="Consolas" w:cs="Courier New"/>
          <w:color w:val="1F2328"/>
          <w:sz w:val="20"/>
          <w:szCs w:val="20"/>
          <w:bdr w:val="none" w:sz="0" w:space="0" w:color="auto" w:frame="1"/>
        </w:rPr>
        <w:t>User</w:t>
      </w:r>
      <w:r w:rsidR="00057FDD">
        <w:rPr>
          <w:rFonts w:ascii="Consolas" w:eastAsia="Times New Roman" w:hAnsi="Consolas" w:cs="Courier New"/>
          <w:color w:val="1F2328"/>
          <w:sz w:val="20"/>
          <w:szCs w:val="20"/>
          <w:bdr w:val="none" w:sz="0" w:space="0" w:color="auto" w:frame="1"/>
        </w:rPr>
        <w:t>\</w:t>
      </w:r>
      <w:r w:rsidR="00697B0F">
        <w:rPr>
          <w:rFonts w:ascii="Consolas" w:eastAsia="Times New Roman" w:hAnsi="Consolas" w:cs="Courier New"/>
          <w:color w:val="1F2328"/>
          <w:sz w:val="20"/>
          <w:szCs w:val="20"/>
          <w:bdr w:val="none" w:sz="0" w:space="0" w:color="auto" w:frame="1"/>
        </w:rPr>
        <w:t>Documents\my-book\assets\path\to\file.png</w:t>
      </w:r>
      <w:r w:rsidR="00E6235E">
        <w:rPr>
          <w:rFonts w:ascii="Consolas" w:eastAsia="Times New Roman" w:hAnsi="Consolas" w:cs="Courier New"/>
          <w:color w:val="1F2328"/>
          <w:sz w:val="20"/>
          <w:szCs w:val="20"/>
          <w:bdr w:val="none" w:sz="0" w:space="0" w:color="auto" w:frame="1"/>
        </w:rPr>
        <w:t>`</w:t>
      </w:r>
      <w:r w:rsidR="00697B0F">
        <w:rPr>
          <w:rFonts w:ascii="Consolas" w:eastAsia="Times New Roman" w:hAnsi="Consolas" w:cs="Courier New"/>
          <w:color w:val="1F2328"/>
          <w:sz w:val="20"/>
          <w:szCs w:val="20"/>
          <w:bdr w:val="none" w:sz="0" w:space="0" w:color="auto" w:frame="1"/>
        </w:rPr>
        <w:t xml:space="preserve"> is </w:t>
      </w:r>
      <w:r w:rsidR="7F7BDC4B">
        <w:rPr>
          <w:rFonts w:ascii="Consolas" w:eastAsia="Times New Roman" w:hAnsi="Consolas" w:cs="Courier New"/>
          <w:color w:val="1F2328"/>
          <w:sz w:val="20"/>
          <w:szCs w:val="20"/>
          <w:bdr w:val="none" w:sz="0" w:space="0" w:color="auto" w:frame="1"/>
        </w:rPr>
        <w:t>an invalid</w:t>
      </w:r>
      <w:r w:rsidR="00C57ED0">
        <w:rPr>
          <w:rFonts w:ascii="Consolas" w:eastAsia="Times New Roman" w:hAnsi="Consolas" w:cs="Courier New"/>
          <w:color w:val="1F2328"/>
          <w:sz w:val="20"/>
          <w:szCs w:val="20"/>
          <w:bdr w:val="none" w:sz="0" w:space="0" w:color="auto" w:frame="1"/>
        </w:rPr>
        <w:t xml:space="preserve"> file path</w:t>
      </w:r>
      <w:r w:rsidR="00697B0F">
        <w:rPr>
          <w:rFonts w:ascii="Consolas" w:eastAsia="Times New Roman" w:hAnsi="Consolas" w:cs="Courier New"/>
          <w:color w:val="1F2328"/>
          <w:sz w:val="20"/>
          <w:szCs w:val="20"/>
          <w:bdr w:val="none" w:sz="0" w:space="0" w:color="auto" w:frame="1"/>
        </w:rPr>
        <w:t>.</w:t>
      </w:r>
      <w:r w:rsidR="005B61EF">
        <w:rPr>
          <w:rFonts w:ascii="Consolas" w:eastAsia="Times New Roman" w:hAnsi="Consolas" w:cs="Courier New"/>
          <w:color w:val="1F2328"/>
          <w:sz w:val="20"/>
          <w:szCs w:val="20"/>
          <w:bdr w:val="none" w:sz="0" w:space="0" w:color="auto" w:frame="1"/>
        </w:rPr>
        <w:t xml:space="preserve"> |</w:t>
      </w:r>
      <w:r w:rsidR="005B61EF">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License-name</w:t>
      </w:r>
      <w:r w:rsidR="005B61EF">
        <w:rPr>
          <w:rFonts w:ascii="Consolas" w:eastAsia="Times New Roman" w:hAnsi="Consolas" w:cs="Courier New"/>
          <w:color w:val="1F2328"/>
          <w:sz w:val="20"/>
          <w:szCs w:val="20"/>
          <w:bdr w:val="none" w:sz="0" w:space="0" w:color="auto" w:frame="1"/>
        </w:rPr>
        <w:t xml:space="preserve"> | </w:t>
      </w:r>
      <w:r w:rsidR="005B61EF" w:rsidRPr="005B61EF">
        <w:rPr>
          <w:rFonts w:ascii="Consolas" w:eastAsia="Times New Roman" w:hAnsi="Consolas" w:cs="Courier New"/>
          <w:color w:val="1F2328"/>
          <w:sz w:val="20"/>
          <w:szCs w:val="20"/>
          <w:bdr w:val="none" w:sz="0" w:space="0" w:color="auto" w:frame="1"/>
        </w:rPr>
        <w:t>Name of a license. Preferably [SPDX ID](https://spdx.org/licenses/) like “BSD-4-Clause” or a full name, e.g. “Creative Commons Attribution 4.0 International”.</w:t>
      </w:r>
      <w:r w:rsidR="00A85645">
        <w:rPr>
          <w:rFonts w:ascii="Consolas" w:eastAsia="Times New Roman" w:hAnsi="Consolas" w:cs="Courier New"/>
          <w:color w:val="1F2328"/>
          <w:sz w:val="20"/>
          <w:szCs w:val="20"/>
          <w:bdr w:val="none" w:sz="0" w:space="0" w:color="auto" w:frame="1"/>
        </w:rPr>
        <w:t xml:space="preserve"> |</w:t>
      </w:r>
      <w:r w:rsidR="00A85645">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License-url</w:t>
      </w:r>
      <w:r w:rsidR="00A85645">
        <w:rPr>
          <w:rFonts w:ascii="Consolas" w:eastAsia="Times New Roman" w:hAnsi="Consolas" w:cs="Courier New"/>
          <w:color w:val="1F2328"/>
          <w:sz w:val="20"/>
          <w:szCs w:val="20"/>
          <w:bdr w:val="none" w:sz="0" w:space="0" w:color="auto" w:frame="1"/>
        </w:rPr>
        <w:t xml:space="preserve"> | </w:t>
      </w:r>
      <w:r w:rsidR="005B61EF" w:rsidRPr="005B61EF">
        <w:rPr>
          <w:rFonts w:ascii="Consolas" w:eastAsia="Times New Roman" w:hAnsi="Consolas" w:cs="Courier New"/>
          <w:color w:val="1F2328"/>
          <w:sz w:val="20"/>
          <w:szCs w:val="20"/>
          <w:bdr w:val="none" w:sz="0" w:space="0" w:color="auto" w:frame="1"/>
        </w:rPr>
        <w:t>URL address that leads to a full text of a license.</w:t>
      </w:r>
      <w:r w:rsidR="00A85645">
        <w:rPr>
          <w:rFonts w:ascii="Consolas" w:eastAsia="Times New Roman" w:hAnsi="Consolas" w:cs="Courier New"/>
          <w:color w:val="1F2328"/>
          <w:sz w:val="20"/>
          <w:szCs w:val="20"/>
          <w:bdr w:val="none" w:sz="0" w:space="0" w:color="auto" w:frame="1"/>
        </w:rPr>
        <w:t xml:space="preserve"> |</w:t>
      </w:r>
      <w:r w:rsidR="00A85645">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Original</w:t>
      </w:r>
      <w:r w:rsidR="00A85645">
        <w:rPr>
          <w:rFonts w:ascii="Consolas" w:eastAsia="Times New Roman" w:hAnsi="Consolas" w:cs="Courier New"/>
          <w:color w:val="1F2328"/>
          <w:sz w:val="20"/>
          <w:szCs w:val="20"/>
          <w:bdr w:val="none" w:sz="0" w:space="0" w:color="auto" w:frame="1"/>
        </w:rPr>
        <w:t xml:space="preserve"> | </w:t>
      </w:r>
      <w:r w:rsidR="005B61EF" w:rsidRPr="005B61EF">
        <w:rPr>
          <w:rFonts w:ascii="Consolas" w:eastAsia="Times New Roman" w:hAnsi="Consolas" w:cs="Courier New"/>
          <w:color w:val="1F2328"/>
          <w:sz w:val="20"/>
          <w:szCs w:val="20"/>
          <w:bdr w:val="none" w:sz="0" w:space="0" w:color="auto" w:frame="1"/>
        </w:rPr>
        <w:t xml:space="preserve">Localization of </w:t>
      </w:r>
      <w:r w:rsidR="27659932" w:rsidRPr="005B61EF">
        <w:rPr>
          <w:rFonts w:ascii="Consolas" w:eastAsia="Times New Roman" w:hAnsi="Consolas" w:cs="Courier New"/>
          <w:color w:val="1F2328"/>
          <w:sz w:val="20"/>
          <w:szCs w:val="20"/>
          <w:bdr w:val="none" w:sz="0" w:space="0" w:color="auto" w:frame="1"/>
        </w:rPr>
        <w:t>an</w:t>
      </w:r>
      <w:r w:rsidR="005B61EF" w:rsidRPr="005B61EF">
        <w:rPr>
          <w:rFonts w:ascii="Consolas" w:eastAsia="Times New Roman" w:hAnsi="Consolas" w:cs="Courier New"/>
          <w:color w:val="1F2328"/>
          <w:sz w:val="20"/>
          <w:szCs w:val="20"/>
          <w:bdr w:val="none" w:sz="0" w:space="0" w:color="auto" w:frame="1"/>
        </w:rPr>
        <w:t xml:space="preserve"> original source of an object, like an URL address or a book where the original </w:t>
      </w:r>
      <w:r w:rsidR="1A48C10D" w:rsidRPr="005B61EF">
        <w:rPr>
          <w:rFonts w:ascii="Consolas" w:eastAsia="Times New Roman" w:hAnsi="Consolas" w:cs="Courier New"/>
          <w:color w:val="1F2328"/>
          <w:sz w:val="20"/>
          <w:szCs w:val="20"/>
          <w:bdr w:val="none" w:sz="0" w:space="0" w:color="auto" w:frame="1"/>
        </w:rPr>
        <w:t>was</w:t>
      </w:r>
      <w:r w:rsidR="005B61EF" w:rsidRPr="005B61EF">
        <w:rPr>
          <w:rFonts w:ascii="Consolas" w:eastAsia="Times New Roman" w:hAnsi="Consolas" w:cs="Courier New"/>
          <w:color w:val="1F2328"/>
          <w:sz w:val="20"/>
          <w:szCs w:val="20"/>
          <w:bdr w:val="none" w:sz="0" w:space="0" w:color="auto" w:frame="1"/>
        </w:rPr>
        <w:t xml:space="preserve"> initially published or taken from.</w:t>
      </w:r>
      <w:r w:rsidR="00A85645">
        <w:rPr>
          <w:rFonts w:ascii="Consolas" w:eastAsia="Times New Roman" w:hAnsi="Consolas" w:cs="Courier New"/>
          <w:color w:val="1F2328"/>
          <w:sz w:val="20"/>
          <w:szCs w:val="20"/>
          <w:bdr w:val="none" w:sz="0" w:space="0" w:color="auto" w:frame="1"/>
        </w:rPr>
        <w:t xml:space="preserve"> |</w:t>
      </w:r>
      <w:r w:rsidR="00905250">
        <w:rPr>
          <w:rFonts w:ascii="Consolas" w:eastAsia="Times New Roman" w:hAnsi="Consolas" w:cs="Courier New"/>
          <w:color w:val="1F2328"/>
          <w:sz w:val="20"/>
          <w:szCs w:val="20"/>
          <w:bdr w:val="none" w:sz="0" w:space="0" w:color="auto" w:frame="1"/>
        </w:rPr>
        <w:br/>
      </w:r>
      <w:r w:rsidR="00A85645">
        <w:rPr>
          <w:rFonts w:ascii="Consolas" w:eastAsia="Times New Roman" w:hAnsi="Consolas" w:cs="Courier New"/>
          <w:color w:val="1F2328"/>
          <w:sz w:val="20"/>
          <w:szCs w:val="20"/>
          <w:bdr w:val="none" w:sz="0" w:space="0" w:color="auto" w:frame="1"/>
        </w:rPr>
        <w:t xml:space="preserve">| </w:t>
      </w:r>
      <w:r w:rsidR="005B61EF" w:rsidRPr="005B61EF">
        <w:rPr>
          <w:rFonts w:ascii="Consolas" w:eastAsia="Times New Roman" w:hAnsi="Consolas" w:cs="Courier New"/>
          <w:color w:val="1F2328"/>
          <w:sz w:val="20"/>
          <w:szCs w:val="20"/>
          <w:bdr w:val="none" w:sz="0" w:space="0" w:color="auto" w:frame="1"/>
        </w:rPr>
        <w:t>##Delete-previous</w:t>
      </w:r>
      <w:r w:rsidR="00A85645">
        <w:rPr>
          <w:rFonts w:ascii="Consolas" w:eastAsia="Times New Roman" w:hAnsi="Consolas" w:cs="Courier New"/>
          <w:color w:val="1F2328"/>
          <w:sz w:val="20"/>
          <w:szCs w:val="20"/>
          <w:bdr w:val="none" w:sz="0" w:space="0" w:color="auto" w:frame="1"/>
        </w:rPr>
        <w:t xml:space="preserve"> |</w:t>
      </w:r>
      <w:r w:rsidR="00FD614E">
        <w:rPr>
          <w:rFonts w:ascii="Consolas" w:eastAsia="Times New Roman" w:hAnsi="Consolas" w:cs="Courier New"/>
          <w:color w:val="1F2328"/>
          <w:sz w:val="20"/>
          <w:szCs w:val="20"/>
          <w:bdr w:val="none" w:sz="0" w:space="0" w:color="auto" w:frame="1"/>
        </w:rPr>
        <w:t xml:space="preserve"> </w:t>
      </w:r>
      <w:r w:rsidR="00786371">
        <w:rPr>
          <w:rFonts w:ascii="Consolas" w:eastAsia="Times New Roman" w:hAnsi="Consolas" w:cs="Courier New"/>
          <w:color w:val="1F2328"/>
          <w:sz w:val="20"/>
          <w:szCs w:val="20"/>
          <w:bdr w:val="none" w:sz="0" w:space="0" w:color="auto" w:frame="1"/>
        </w:rPr>
        <w:t xml:space="preserve">Use this field if you want </w:t>
      </w:r>
      <w:r w:rsidR="00431D4B">
        <w:rPr>
          <w:rFonts w:ascii="Consolas" w:eastAsia="Times New Roman" w:hAnsi="Consolas" w:cs="Courier New"/>
          <w:color w:val="1F2328"/>
          <w:sz w:val="20"/>
          <w:szCs w:val="20"/>
          <w:bdr w:val="none" w:sz="0" w:space="0" w:color="auto" w:frame="1"/>
        </w:rPr>
        <w:t>to remove previous object, like image, video, etc.</w:t>
      </w:r>
      <w:r w:rsidR="00A85645">
        <w:rPr>
          <w:rFonts w:ascii="Consolas" w:eastAsia="Times New Roman" w:hAnsi="Consolas" w:cs="Courier New"/>
          <w:color w:val="1F2328"/>
          <w:sz w:val="20"/>
          <w:szCs w:val="20"/>
          <w:bdr w:val="none" w:sz="0" w:space="0" w:color="auto" w:frame="1"/>
        </w:rPr>
        <w:t xml:space="preserve"> |</w:t>
      </w:r>
      <w:r w:rsidR="00A85645">
        <w:rPr>
          <w:rFonts w:ascii="Consolas" w:eastAsia="Times New Roman" w:hAnsi="Consolas" w:cs="Courier New"/>
          <w:color w:val="1F2328"/>
          <w:sz w:val="20"/>
          <w:szCs w:val="20"/>
          <w:bdr w:val="none" w:sz="0" w:space="0" w:color="auto" w:frame="1"/>
        </w:rPr>
        <w:br/>
      </w:r>
      <w:r w:rsidR="0013447E" w:rsidRPr="00114FF1">
        <w:rPr>
          <w:rFonts w:ascii="Consolas" w:eastAsia="Times New Roman" w:hAnsi="Consolas" w:cs="Courier New"/>
          <w:color w:val="1F2328"/>
          <w:sz w:val="20"/>
          <w:szCs w:val="20"/>
          <w:bdr w:val="none" w:sz="0" w:space="0" w:color="auto" w:frame="1"/>
        </w:rPr>
        <w:t>:::</w:t>
      </w:r>
    </w:p>
    <w:p w14:paraId="518E13A4" w14:textId="77777777" w:rsidR="00590CFC" w:rsidRDefault="00590CFC" w:rsidP="00AB4803">
      <w:pPr>
        <w:pStyle w:val="BodyText"/>
      </w:pPr>
    </w:p>
    <w:p w14:paraId="74456D04" w14:textId="77777777" w:rsidR="00C656C2" w:rsidRDefault="00535552" w:rsidP="003F0A70">
      <w:r>
        <w:t xml:space="preserve">For example, `##License-name` </w:t>
      </w:r>
      <w:r w:rsidR="00030A83">
        <w:t>is a valid field name while `#License-name` or `##Name-of-a-license` are not and will not work.</w:t>
      </w:r>
      <w:r w:rsidR="00C656C2">
        <w:t xml:space="preserve"> </w:t>
      </w:r>
    </w:p>
    <w:p w14:paraId="715BB960" w14:textId="3E2C8F26" w:rsidR="003069A7" w:rsidRPr="003069A7" w:rsidRDefault="003069A7" w:rsidP="003069A7">
      <w:pPr>
        <w:pStyle w:val="HTMLPreformatted"/>
        <w:shd w:val="clear" w:color="auto" w:fill="F6F8FA"/>
        <w:rPr>
          <w:rFonts w:ascii="Consolas" w:hAnsi="Consolas"/>
          <w:color w:val="1F2328"/>
          <w:bdr w:val="none" w:sz="0" w:space="0" w:color="auto" w:frame="1"/>
        </w:rPr>
      </w:pPr>
      <w:r w:rsidRPr="003069A7">
        <w:rPr>
          <w:rStyle w:val="HTMLCode"/>
          <w:rFonts w:ascii="Consolas" w:hAnsi="Consolas"/>
          <w:color w:val="1F2328"/>
          <w:bdr w:val="none" w:sz="0" w:space="0" w:color="auto" w:frame="1"/>
        </w:rPr>
        <w:t>:::{warnin</w:t>
      </w:r>
      <w:r>
        <w:rPr>
          <w:rStyle w:val="HTMLCode"/>
          <w:rFonts w:ascii="Consolas" w:hAnsi="Consolas"/>
          <w:color w:val="1F2328"/>
          <w:bdr w:val="none" w:sz="0" w:space="0" w:color="auto" w:frame="1"/>
        </w:rPr>
        <w:t>g</w:t>
      </w: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br/>
      </w:r>
      <w:r w:rsidRPr="003069A7">
        <w:rPr>
          <w:rStyle w:val="HTMLCode"/>
          <w:rFonts w:ascii="Consolas" w:hAnsi="Consolas"/>
          <w:color w:val="1F2328"/>
          <w:bdr w:val="none" w:sz="0" w:space="0" w:color="auto" w:frame="1"/>
        </w:rPr>
        <w:t>Any mistake in a field name will result in invalid and missing metadata information.</w:t>
      </w:r>
      <w:r w:rsidRPr="003069A7">
        <w:rPr>
          <w:rStyle w:val="HTMLCode"/>
          <w:rFonts w:ascii="Consolas" w:hAnsi="Consolas"/>
          <w:color w:val="1F2328"/>
          <w:bdr w:val="none" w:sz="0" w:space="0" w:color="auto" w:frame="1"/>
        </w:rPr>
        <w:br/>
        <w:t>:::</w:t>
      </w:r>
    </w:p>
    <w:p w14:paraId="3E417CC0" w14:textId="77777777" w:rsidR="003069A7" w:rsidRDefault="003069A7" w:rsidP="003F0A70"/>
    <w:p w14:paraId="60CE0023" w14:textId="77777777" w:rsidR="006D4E46" w:rsidRDefault="006D4E46" w:rsidP="003F0A70"/>
    <w:p w14:paraId="56136B0D" w14:textId="77777777" w:rsidR="00615581" w:rsidRDefault="00615581">
      <w:pPr>
        <w:rPr>
          <w:rFonts w:asciiTheme="majorHAnsi" w:eastAsiaTheme="majorEastAsia" w:hAnsiTheme="majorHAnsi" w:cstheme="majorBidi"/>
          <w:b/>
          <w:bCs/>
          <w:color w:val="4F81BD" w:themeColor="accent1"/>
          <w:sz w:val="28"/>
          <w:szCs w:val="28"/>
        </w:rPr>
      </w:pPr>
      <w:r>
        <w:br w:type="page"/>
      </w:r>
    </w:p>
    <w:p w14:paraId="13AE2EDD" w14:textId="31B3B42A" w:rsidR="00B73A92" w:rsidRDefault="00B73A92" w:rsidP="00B73A92">
      <w:pPr>
        <w:pStyle w:val="Heading2"/>
      </w:pPr>
      <w:r w:rsidRPr="00B73A92">
        <w:lastRenderedPageBreak/>
        <w:t>Links and Cross-references</w:t>
      </w:r>
    </w:p>
    <w:p w14:paraId="29168CC7" w14:textId="77777777" w:rsidR="00B73A92" w:rsidRPr="00790F1A" w:rsidRDefault="00B73A92" w:rsidP="00B73A92">
      <w:pPr>
        <w:pStyle w:val="Heading3"/>
      </w:pPr>
      <w:r w:rsidRPr="00790F1A">
        <w:t>Links To Websites</w:t>
      </w:r>
    </w:p>
    <w:p w14:paraId="61236789" w14:textId="12188823" w:rsidR="00B73A92" w:rsidRDefault="00B73A92" w:rsidP="00B73A92">
      <w:pPr>
        <w:pStyle w:val="BodyText"/>
        <w:jc w:val="both"/>
      </w:pPr>
      <w:r>
        <w:t xml:space="preserve">You can add </w:t>
      </w:r>
      <w:hyperlink r:id="rId14">
        <w:r w:rsidRPr="5DC274B8">
          <w:rPr>
            <w:rStyle w:val="Hyperlink"/>
          </w:rPr>
          <w:t>a link</w:t>
        </w:r>
      </w:hyperlink>
      <w:r>
        <w:t xml:space="preserve"> to any website you want. To insert a hyperlink, press the Ctrl + K shortcut on your keyboard (alternatively, go to “Insert” on the top bar in MS Word &gt; “Link” &gt; “Insert Link…”). Enter an address you want to link to and optionally a text to display.</w:t>
      </w:r>
    </w:p>
    <w:p w14:paraId="2647EA48" w14:textId="77777777" w:rsidR="00B73A92" w:rsidRPr="00790F1A" w:rsidRDefault="00B73A92" w:rsidP="00B73A92">
      <w:pPr>
        <w:pStyle w:val="BodyText"/>
      </w:pPr>
      <w:r w:rsidRPr="00AD4024">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54400"/>
                    </a:xfrm>
                    <a:prstGeom prst="rect">
                      <a:avLst/>
                    </a:prstGeom>
                  </pic:spPr>
                </pic:pic>
              </a:graphicData>
            </a:graphic>
          </wp:inline>
        </w:drawing>
      </w:r>
    </w:p>
    <w:p w14:paraId="2FF39B22" w14:textId="77777777" w:rsidR="00B73A92" w:rsidRPr="00790F1A" w:rsidRDefault="00B73A92" w:rsidP="00B73A92">
      <w:pPr>
        <w:pStyle w:val="BodyText"/>
      </w:pPr>
      <w:r>
        <w:t>To edit the hyperlink, right-click on it and select the “Edit Hyperlink…” button.</w:t>
      </w:r>
    </w:p>
    <w:p w14:paraId="2F932C10" w14:textId="77777777" w:rsidR="00B73A92" w:rsidRPr="00790F1A" w:rsidRDefault="00B73A92" w:rsidP="00B73A92">
      <w:pPr>
        <w:pStyle w:val="BodyText"/>
        <w:jc w:val="center"/>
      </w:pPr>
      <w:r w:rsidRPr="00790F1A">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95792" cy="1028844"/>
                    </a:xfrm>
                    <a:prstGeom prst="rect">
                      <a:avLst/>
                    </a:prstGeom>
                  </pic:spPr>
                </pic:pic>
              </a:graphicData>
            </a:graphic>
          </wp:inline>
        </w:drawing>
      </w:r>
    </w:p>
    <w:p w14:paraId="3C0E2AF1" w14:textId="77777777" w:rsidR="00B73A92" w:rsidRPr="00790F1A" w:rsidRDefault="00B73A92" w:rsidP="00B73A92">
      <w:pPr>
        <w:pStyle w:val="BodyText"/>
      </w:pPr>
    </w:p>
    <w:p w14:paraId="0692442F" w14:textId="77777777" w:rsidR="00B73A92" w:rsidRDefault="00B73A92" w:rsidP="00B73A92">
      <w:pPr>
        <w:pStyle w:val="Heading3"/>
      </w:pPr>
      <w:r w:rsidRPr="00790F1A">
        <w:t>Links To Other Uploaded Files</w:t>
      </w:r>
    </w:p>
    <w:p w14:paraId="344E7061" w14:textId="77777777" w:rsidR="00B73A92" w:rsidRPr="00E72078" w:rsidRDefault="00B73A92" w:rsidP="00B73A92">
      <w:pPr>
        <w:pStyle w:val="BodyText"/>
      </w:pPr>
      <w:r w:rsidRPr="00E72078">
        <w:t>:::{card} TODO</w:t>
      </w:r>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72078">
        <w:br/>
        <w:t>Feature to be added in TNB-</w:t>
      </w:r>
      <w:r>
        <w:t>30</w:t>
      </w:r>
      <w:r w:rsidRPr="00E72078">
        <w:t xml:space="preserve">: </w:t>
      </w:r>
      <w:r>
        <w:t>“</w:t>
      </w:r>
      <w:r w:rsidRPr="005957FC">
        <w:t>As a reader I want to jump from a section to another section in the book</w:t>
      </w:r>
      <w:r>
        <w:t>”</w:t>
      </w:r>
      <w:r w:rsidRPr="00E72078">
        <w:br/>
        <w:t>:::</w:t>
      </w:r>
    </w:p>
    <w:p w14:paraId="403A00A5" w14:textId="77777777" w:rsidR="00B73A92" w:rsidRPr="00E72078" w:rsidRDefault="00B73A92" w:rsidP="00B73A92">
      <w:pPr>
        <w:pStyle w:val="BodyText"/>
      </w:pPr>
    </w:p>
    <w:p w14:paraId="0C3797C1" w14:textId="77777777" w:rsidR="00B73A92" w:rsidRDefault="00B73A92" w:rsidP="00B73A92">
      <w:pPr>
        <w:pStyle w:val="Heading3"/>
      </w:pPr>
      <w:r>
        <w:lastRenderedPageBreak/>
        <w:t>Cross-references</w:t>
      </w:r>
    </w:p>
    <w:p w14:paraId="4BC58A79" w14:textId="77777777" w:rsidR="00B73A92" w:rsidRDefault="00B73A92" w:rsidP="00B73A92">
      <w:pPr>
        <w:pStyle w:val="BodyText"/>
        <w:jc w:val="both"/>
      </w:pPr>
      <w:r>
        <w:t xml:space="preserve">To enable a navigation between parts of your literary work, you have to </w:t>
      </w:r>
      <w:r w:rsidRPr="0ADC15A0">
        <w:rPr>
          <w:b/>
          <w:bCs/>
        </w:rPr>
        <w:t>cross-reference</w:t>
      </w:r>
      <w:r>
        <w:t xml:space="preserve"> them. For tables, figures and equations, you must insert a caption manually before you can cross-reference them. Without having to insert a caption, you can cross-reference:</w:t>
      </w:r>
    </w:p>
    <w:p w14:paraId="745E291B" w14:textId="77777777" w:rsidR="00B73A92" w:rsidRDefault="00B73A92" w:rsidP="00B73A92">
      <w:pPr>
        <w:pStyle w:val="BodyText"/>
        <w:numPr>
          <w:ilvl w:val="0"/>
          <w:numId w:val="31"/>
        </w:numPr>
        <w:jc w:val="both"/>
      </w:pPr>
      <w:r>
        <w:t>numbered items,</w:t>
      </w:r>
    </w:p>
    <w:p w14:paraId="5B5BF940" w14:textId="77777777" w:rsidR="00B73A92" w:rsidRPr="00573BA3" w:rsidRDefault="00B73A92" w:rsidP="00B73A92">
      <w:pPr>
        <w:pStyle w:val="BodyText"/>
        <w:numPr>
          <w:ilvl w:val="0"/>
          <w:numId w:val="31"/>
        </w:numPr>
        <w:jc w:val="both"/>
      </w:pPr>
      <w:r>
        <w:t>headings.</w:t>
      </w:r>
    </w:p>
    <w:p w14:paraId="7276039C" w14:textId="77777777" w:rsidR="00B73A92" w:rsidRDefault="00B73A92" w:rsidP="00B73A92">
      <w:pPr>
        <w:pStyle w:val="BodyText"/>
        <w:jc w:val="both"/>
      </w:pPr>
      <w:r>
        <w:t>Please note that at this moment we do not support cross-references to bookmarks, footnotes, and endnotes.</w:t>
      </w:r>
    </w:p>
    <w:p w14:paraId="34755F13" w14:textId="77777777" w:rsidR="00B73A92" w:rsidRPr="00573BA3" w:rsidRDefault="00B73A92" w:rsidP="00B73A92">
      <w:pPr>
        <w:pStyle w:val="BodyText"/>
      </w:pPr>
    </w:p>
    <w:p w14:paraId="15CD28DB"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5DC274B8">
        <w:rPr>
          <w:rFonts w:ascii="Consolas" w:eastAsia="Times New Roman" w:hAnsi="Consolas" w:cs="Courier New"/>
          <w:color w:val="1F2328"/>
          <w:sz w:val="20"/>
          <w:szCs w:val="20"/>
        </w:rPr>
        <w:t>:::{important}</w:t>
      </w:r>
      <w:r>
        <w:br/>
        <w:t>For tables, figures and equations, you must insert a caption manually before you can cross-reference them.</w:t>
      </w:r>
      <w:r>
        <w:br/>
      </w:r>
      <w:r w:rsidRPr="5DC274B8">
        <w:rPr>
          <w:rFonts w:ascii="Consolas" w:eastAsia="Times New Roman" w:hAnsi="Consolas" w:cs="Courier New"/>
          <w:color w:val="1F2328"/>
          <w:sz w:val="20"/>
          <w:szCs w:val="20"/>
        </w:rPr>
        <w:t>:::</w:t>
      </w:r>
    </w:p>
    <w:p w14:paraId="7AA521F0" w14:textId="77777777" w:rsidR="00B73A92" w:rsidRPr="00062ADD" w:rsidRDefault="00B73A92" w:rsidP="00B73A92">
      <w:pPr>
        <w:pStyle w:val="BodyText"/>
      </w:pPr>
    </w:p>
    <w:p w14:paraId="2C13DFDC" w14:textId="77777777" w:rsidR="00B73A92" w:rsidRDefault="00B73A92" w:rsidP="00B73A92">
      <w:pPr>
        <w:pStyle w:val="Heading4"/>
      </w:pPr>
      <w:r>
        <w:t>Inserting Captions</w:t>
      </w:r>
    </w:p>
    <w:p w14:paraId="117FD583" w14:textId="77777777" w:rsidR="00B73A92" w:rsidRDefault="00B73A92" w:rsidP="00B73A92">
      <w:pPr>
        <w:pStyle w:val="FirstParagraph"/>
      </w:pPr>
      <w:r>
        <w:t>MS Word supports adding captions to tables, figures, equations.</w:t>
      </w:r>
    </w:p>
    <w:p w14:paraId="702ECD37" w14:textId="77777777" w:rsidR="00B73A92" w:rsidRDefault="00B73A92" w:rsidP="00B73A92">
      <w:pPr>
        <w:pStyle w:val="BodyText"/>
        <w:jc w:val="both"/>
      </w:pPr>
      <w:r>
        <w:t>To add a caption, simply open the “References” tab and select the “Insert Caption” button at the top of your MS Word window.</w:t>
      </w:r>
    </w:p>
    <w:p w14:paraId="4E83B3E3" w14:textId="4C576483" w:rsidR="00B73A92" w:rsidRDefault="00B73A92" w:rsidP="00B73A92">
      <w:pPr>
        <w:pStyle w:val="Caption"/>
      </w:pPr>
      <w:bookmarkStart w:id="6" w:name="_Toc168562707"/>
      <w:r>
        <w:t xml:space="preserve">Figure </w:t>
      </w:r>
      <w:r>
        <w:fldChar w:fldCharType="begin"/>
      </w:r>
      <w:r>
        <w:instrText>SEQ Figure \* ARABIC</w:instrText>
      </w:r>
      <w:r>
        <w:fldChar w:fldCharType="separate"/>
      </w:r>
      <w:r w:rsidR="00A94C10">
        <w:rPr>
          <w:noProof/>
        </w:rPr>
        <w:t>2</w:t>
      </w:r>
      <w:r>
        <w:fldChar w:fldCharType="end"/>
      </w:r>
      <w:r w:rsidR="003A76E3">
        <w:t>:</w:t>
      </w:r>
      <w:r>
        <w:t xml:space="preserve"> </w:t>
      </w:r>
      <w:r w:rsidRPr="006830B6">
        <w:t xml:space="preserve">How to insert a </w:t>
      </w:r>
      <w:r>
        <w:t>caption</w:t>
      </w:r>
      <w:r w:rsidRPr="006830B6">
        <w:t>.</w:t>
      </w:r>
      <w:bookmarkEnd w:id="6"/>
    </w:p>
    <w:p w14:paraId="2D98DD83" w14:textId="77777777" w:rsidR="00B73A92" w:rsidRDefault="00B73A92" w:rsidP="00B73A92">
      <w:pPr>
        <w:pStyle w:val="BodyText"/>
        <w:jc w:val="both"/>
      </w:pPr>
      <w:r>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p w14:paraId="5C76C075" w14:textId="77777777" w:rsidR="00B73A92" w:rsidRDefault="00B73A92" w:rsidP="00B73A92">
      <w:pPr>
        <w:pStyle w:val="BodyText"/>
      </w:pPr>
    </w:p>
    <w:p w14:paraId="52C2287C" w14:textId="77777777" w:rsidR="00B73A92" w:rsidRDefault="00B73A92" w:rsidP="00B73A92">
      <w:pPr>
        <w:pStyle w:val="BodyText"/>
        <w:jc w:val="both"/>
      </w:pPr>
      <w:r>
        <w:t>A “Caption” window should appear. Select the “Label” to choose which type of resource you are referencing. For advanced settings of caption numbering, click the “Numbering…” button.</w:t>
      </w:r>
    </w:p>
    <w:p w14:paraId="7D981108" w14:textId="77777777" w:rsidR="00B73A92" w:rsidRDefault="00B73A92" w:rsidP="00B73A92">
      <w:pPr>
        <w:pStyle w:val="BodyText"/>
        <w:jc w:val="center"/>
      </w:pPr>
      <w:r w:rsidRPr="00B8619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05636" cy="2648320"/>
                    </a:xfrm>
                    <a:prstGeom prst="rect">
                      <a:avLst/>
                    </a:prstGeom>
                  </pic:spPr>
                </pic:pic>
              </a:graphicData>
            </a:graphic>
          </wp:inline>
        </w:drawing>
      </w:r>
    </w:p>
    <w:p w14:paraId="4DD26700" w14:textId="77777777" w:rsidR="00B73A92" w:rsidRDefault="00B73A92" w:rsidP="00B73A92">
      <w:pPr>
        <w:pStyle w:val="BodyText"/>
        <w:jc w:val="both"/>
      </w:pPr>
      <w:r>
        <w:t>Note that each caption autoincrements automatically. To update a caption manually, right-click on the numbering item (e.g. on “1” in “Table 1. Some title”) and select “Update field”.</w:t>
      </w:r>
    </w:p>
    <w:p w14:paraId="5F96A3F1" w14:textId="0124F13D" w:rsidR="00F0732C" w:rsidRPr="003069A7" w:rsidRDefault="00F0732C" w:rsidP="00F0732C">
      <w:pPr>
        <w:pStyle w:val="HTMLPreformatted"/>
        <w:shd w:val="clear" w:color="auto" w:fill="F6F8FA"/>
        <w:rPr>
          <w:rFonts w:ascii="Consolas" w:hAnsi="Consolas"/>
          <w:color w:val="1F2328"/>
          <w:bdr w:val="none" w:sz="0" w:space="0" w:color="auto" w:frame="1"/>
        </w:rPr>
      </w:pP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t>tip</w:t>
      </w: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br/>
      </w:r>
      <w:r w:rsidR="009A4D9B">
        <w:rPr>
          <w:rStyle w:val="HTMLCode"/>
          <w:rFonts w:ascii="Consolas" w:hAnsi="Consolas"/>
          <w:color w:val="1F2328"/>
          <w:bdr w:val="none" w:sz="0" w:space="0" w:color="auto" w:frame="1"/>
        </w:rPr>
        <w:t xml:space="preserve">To update whole document in MS Word </w:t>
      </w:r>
      <w:r w:rsidR="00EA40F0">
        <w:rPr>
          <w:rStyle w:val="HTMLCode"/>
          <w:rFonts w:ascii="Consolas" w:hAnsi="Consolas"/>
          <w:color w:val="1F2328"/>
          <w:bdr w:val="none" w:sz="0" w:space="0" w:color="auto" w:frame="1"/>
        </w:rPr>
        <w:t>you can press Ctrl + A to select whole text and then click on F9</w:t>
      </w:r>
      <w:r>
        <w:rPr>
          <w:rStyle w:val="HTMLCode"/>
          <w:rFonts w:ascii="Consolas" w:hAnsi="Consolas"/>
          <w:color w:val="1F2328"/>
          <w:bdr w:val="none" w:sz="0" w:space="0" w:color="auto" w:frame="1"/>
        </w:rPr>
        <w:t>.</w:t>
      </w:r>
      <w:r w:rsidR="00EA40F0">
        <w:rPr>
          <w:rStyle w:val="HTMLCode"/>
          <w:rFonts w:ascii="Consolas" w:hAnsi="Consolas"/>
          <w:color w:val="1F2328"/>
          <w:bdr w:val="none" w:sz="0" w:space="0" w:color="auto" w:frame="1"/>
        </w:rPr>
        <w:t xml:space="preserve"> See </w:t>
      </w:r>
      <w:hyperlink r:id="rId19" w:history="1">
        <w:r w:rsidR="00EA40F0" w:rsidRPr="00C76902">
          <w:rPr>
            <w:rStyle w:val="Hyperlink"/>
            <w:rFonts w:ascii="Consolas" w:hAnsi="Consolas"/>
            <w:bdr w:val="none" w:sz="0" w:space="0" w:color="auto" w:frame="1"/>
          </w:rPr>
          <w:t>Microsoft documentation for details</w:t>
        </w:r>
      </w:hyperlink>
      <w:r w:rsidR="00EA40F0">
        <w:rPr>
          <w:rStyle w:val="HTMLCode"/>
          <w:rFonts w:ascii="Consolas" w:hAnsi="Consolas"/>
          <w:color w:val="1F2328"/>
          <w:bdr w:val="none" w:sz="0" w:space="0" w:color="auto" w:frame="1"/>
        </w:rPr>
        <w:t>.</w:t>
      </w:r>
      <w:r>
        <w:rPr>
          <w:rStyle w:val="HTMLCode"/>
          <w:rFonts w:ascii="Consolas" w:hAnsi="Consolas"/>
          <w:color w:val="1F2328"/>
          <w:bdr w:val="none" w:sz="0" w:space="0" w:color="auto" w:frame="1"/>
        </w:rPr>
        <w:t xml:space="preserve"> </w:t>
      </w:r>
      <w:r w:rsidRPr="003069A7">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1BC65806" w14:textId="77777777" w:rsidR="00B73A92" w:rsidRDefault="00B73A92" w:rsidP="00B73A92">
      <w:pPr>
        <w:pStyle w:val="BodyText"/>
      </w:pPr>
      <w:r>
        <w:t>Examples of captions can be found below.</w:t>
      </w:r>
    </w:p>
    <w:p w14:paraId="232B9CAC" w14:textId="77777777" w:rsidR="00B73A92" w:rsidRDefault="00B73A92" w:rsidP="00B73A92">
      <w:pPr>
        <w:pStyle w:val="BodyText"/>
      </w:pPr>
    </w:p>
    <w:p w14:paraId="5B2638B1" w14:textId="7BF9842A" w:rsidR="00B73A92" w:rsidRDefault="00B73A92" w:rsidP="00B73A92">
      <w:pPr>
        <w:pStyle w:val="Caption"/>
        <w:keepNext/>
      </w:pPr>
      <w:r>
        <w:t xml:space="preserve">Table </w:t>
      </w:r>
      <w:fldSimple w:instr=" SEQ Table \* ARABIC ">
        <w:r w:rsidR="00A94C10">
          <w:rPr>
            <w:noProof/>
          </w:rPr>
          <w:t>3</w:t>
        </w:r>
      </w:fldSimple>
      <w:r>
        <w:t>: A sample title</w:t>
      </w:r>
      <w:r w:rsidR="003A76E3">
        <w:t>.</w:t>
      </w:r>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B73A92" w14:paraId="75DC7C18" w14:textId="77777777" w:rsidTr="00E4060E">
        <w:tc>
          <w:tcPr>
            <w:tcW w:w="0" w:type="auto"/>
            <w:vAlign w:val="bottom"/>
          </w:tcPr>
          <w:p w14:paraId="6459BFB5" w14:textId="77777777" w:rsidR="00B73A92" w:rsidRDefault="00B73A92" w:rsidP="00E4060E">
            <w:pPr>
              <w:pStyle w:val="Compact"/>
            </w:pPr>
            <w:r>
              <w:t>Header 1</w:t>
            </w:r>
          </w:p>
        </w:tc>
        <w:tc>
          <w:tcPr>
            <w:tcW w:w="2647" w:type="pct"/>
            <w:vAlign w:val="bottom"/>
          </w:tcPr>
          <w:p w14:paraId="621C61B0" w14:textId="77777777" w:rsidR="00B73A92" w:rsidRDefault="00B73A92" w:rsidP="00E4060E">
            <w:pPr>
              <w:pStyle w:val="Compact"/>
            </w:pPr>
            <w:r>
              <w:t>Header 2</w:t>
            </w:r>
          </w:p>
        </w:tc>
      </w:tr>
      <w:tr w:rsidR="00B73A92" w14:paraId="047923C2" w14:textId="77777777" w:rsidTr="00E4060E">
        <w:tc>
          <w:tcPr>
            <w:tcW w:w="0" w:type="auto"/>
          </w:tcPr>
          <w:p w14:paraId="269198C9" w14:textId="77777777" w:rsidR="00B73A92" w:rsidRDefault="00B73A92" w:rsidP="00E4060E">
            <w:pPr>
              <w:pStyle w:val="Compact"/>
            </w:pPr>
            <w:r>
              <w:t>Row 1, Column 1</w:t>
            </w:r>
          </w:p>
        </w:tc>
        <w:tc>
          <w:tcPr>
            <w:tcW w:w="2647" w:type="pct"/>
          </w:tcPr>
          <w:p w14:paraId="3A9F186F" w14:textId="77777777" w:rsidR="00B73A92" w:rsidRDefault="00B73A92" w:rsidP="00E4060E">
            <w:pPr>
              <w:pStyle w:val="Compact"/>
            </w:pPr>
            <w:r>
              <w:t>Row 1, Column 2</w:t>
            </w:r>
          </w:p>
        </w:tc>
      </w:tr>
      <w:tr w:rsidR="00B73A92" w14:paraId="41A17404" w14:textId="77777777" w:rsidTr="00E4060E">
        <w:tc>
          <w:tcPr>
            <w:tcW w:w="0" w:type="auto"/>
          </w:tcPr>
          <w:p w14:paraId="365D7D41" w14:textId="77777777" w:rsidR="00B73A92" w:rsidRDefault="00B73A92" w:rsidP="00E4060E">
            <w:pPr>
              <w:pStyle w:val="Compact"/>
            </w:pPr>
            <w:r>
              <w:t>Row 2, Column 1</w:t>
            </w:r>
          </w:p>
        </w:tc>
        <w:tc>
          <w:tcPr>
            <w:tcW w:w="2647" w:type="pct"/>
          </w:tcPr>
          <w:p w14:paraId="3B9AEDCC" w14:textId="77777777" w:rsidR="00B73A92" w:rsidRDefault="00B73A92" w:rsidP="00E4060E">
            <w:pPr>
              <w:pStyle w:val="Compact"/>
            </w:pPr>
            <w:r>
              <w:t>Row 2, Column 2</w:t>
            </w:r>
          </w:p>
        </w:tc>
      </w:tr>
    </w:tbl>
    <w:p w14:paraId="69EC8D2D" w14:textId="77777777" w:rsidR="00B73A92" w:rsidRDefault="00B73A92" w:rsidP="00B73A92">
      <w:pPr>
        <w:pStyle w:val="BodyText"/>
      </w:pPr>
    </w:p>
    <w:p w14:paraId="32F0DB61" w14:textId="1FE18E33" w:rsidR="00B73A92" w:rsidRDefault="00B73A92" w:rsidP="00B73A92">
      <w:pPr>
        <w:pStyle w:val="Caption"/>
      </w:pPr>
      <w:bookmarkStart w:id="7" w:name="_Toc168562708"/>
      <w:r>
        <w:t xml:space="preserve">Figure </w:t>
      </w:r>
      <w:r>
        <w:fldChar w:fldCharType="begin"/>
      </w:r>
      <w:r>
        <w:instrText>SEQ Figure \* ARABIC</w:instrText>
      </w:r>
      <w:r>
        <w:fldChar w:fldCharType="separate"/>
      </w:r>
      <w:r w:rsidR="00A94C10">
        <w:rPr>
          <w:noProof/>
        </w:rPr>
        <w:t>3</w:t>
      </w:r>
      <w:r>
        <w:fldChar w:fldCharType="end"/>
      </w:r>
      <w:r w:rsidR="003A76E3">
        <w:t>:</w:t>
      </w:r>
      <w:r>
        <w:t xml:space="preserve"> A sample caption</w:t>
      </w:r>
      <w:r w:rsidR="003A76E3">
        <w:t>.</w:t>
      </w:r>
      <w:bookmarkEnd w:id="7"/>
    </w:p>
    <w:p w14:paraId="5D1CDE85" w14:textId="77777777" w:rsidR="00B73A92" w:rsidRDefault="00B73A92" w:rsidP="00B73A92">
      <w:pPr>
        <w:pStyle w:val="BlockText"/>
        <w:keepNext/>
        <w:ind w:left="0"/>
      </w:pPr>
      <w:r>
        <w:rPr>
          <w:noProof/>
        </w:rPr>
        <w:lastRenderedPageBreak/>
        <w:drawing>
          <wp:inline distT="0" distB="0" distL="0" distR="0" wp14:anchorId="0C866171" wp14:editId="1A54EB25">
            <wp:extent cx="2705100" cy="2286000"/>
            <wp:effectExtent l="0" t="0" r="0" b="0"/>
            <wp:docPr id="24" name="Picture 24"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0">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37917CB1" w14:textId="77777777" w:rsidR="00B73A92" w:rsidRDefault="00B73A92" w:rsidP="00B73A92">
      <w:pPr>
        <w:pStyle w:val="BodyText"/>
      </w:pPr>
    </w:p>
    <w:p w14:paraId="009303E4" w14:textId="77777777" w:rsidR="00B73A92" w:rsidRPr="00751139" w:rsidRDefault="00B73A92" w:rsidP="00B73A92">
      <w:pPr>
        <w:pStyle w:val="BodyText"/>
      </w:pPr>
    </w:p>
    <w:p w14:paraId="2308E81E" w14:textId="77777777" w:rsidR="00B73A92" w:rsidRDefault="00B73A92" w:rsidP="00B73A92">
      <w:pPr>
        <w:pStyle w:val="Heading4"/>
      </w:pPr>
      <w:r>
        <w:t>Cross-referencing Objects</w:t>
      </w:r>
    </w:p>
    <w:p w14:paraId="27BD99C6" w14:textId="77777777" w:rsidR="00B73A92" w:rsidRDefault="00B73A92" w:rsidP="00B73A92">
      <w:pPr>
        <w:pStyle w:val="BodyText"/>
      </w:pPr>
      <w:r>
        <w:t>To cross-reference an object within the Word file, go to the “References” tab at the top of the MS Word tab and click the “Cross-reference” button.</w:t>
      </w:r>
    </w:p>
    <w:p w14:paraId="2FC0FBDD" w14:textId="2A827649" w:rsidR="00B73A92" w:rsidRDefault="00B73A92" w:rsidP="00B73A92">
      <w:pPr>
        <w:pStyle w:val="Caption"/>
      </w:pPr>
      <w:bookmarkStart w:id="8" w:name="_Toc168562709"/>
      <w:r>
        <w:t xml:space="preserve">Figure </w:t>
      </w:r>
      <w:r>
        <w:fldChar w:fldCharType="begin"/>
      </w:r>
      <w:r>
        <w:instrText>SEQ Figure \* ARABIC</w:instrText>
      </w:r>
      <w:r>
        <w:fldChar w:fldCharType="separate"/>
      </w:r>
      <w:r w:rsidR="00A94C10">
        <w:rPr>
          <w:noProof/>
        </w:rPr>
        <w:t>4</w:t>
      </w:r>
      <w:r>
        <w:fldChar w:fldCharType="end"/>
      </w:r>
      <w:r w:rsidR="003A76E3">
        <w:t>:</w:t>
      </w:r>
      <w:r>
        <w:t xml:space="preserve"> How to insert a cross-reference.</w:t>
      </w:r>
      <w:bookmarkEnd w:id="8"/>
    </w:p>
    <w:p w14:paraId="198B0E96" w14:textId="77777777" w:rsidR="00B73A92" w:rsidRDefault="00B73A92" w:rsidP="00B73A92">
      <w:pPr>
        <w:pStyle w:val="BodyText"/>
      </w:pPr>
      <w:r>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1">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p w14:paraId="06BB62A8" w14:textId="77777777" w:rsidR="00B73A92" w:rsidRDefault="00B73A92" w:rsidP="00B73A92">
      <w:pPr>
        <w:pStyle w:val="BodyText"/>
      </w:pPr>
    </w:p>
    <w:p w14:paraId="5DC46DCE" w14:textId="10DCDF25" w:rsidR="00B73A92" w:rsidRDefault="00B73A92" w:rsidP="00B73A92">
      <w:pPr>
        <w:pStyle w:val="BodyText"/>
        <w:jc w:val="both"/>
      </w:pPr>
      <w:r>
        <w:t>Choose the type of reference (e.g. header, table, figure, etc.) and select which caption you want to reference to. We recommend that you always insert a hyperlink in your cross-references.</w:t>
      </w:r>
    </w:p>
    <w:p w14:paraId="53B564D1" w14:textId="77777777" w:rsidR="00B73A92" w:rsidRPr="00751139" w:rsidRDefault="00B73A92" w:rsidP="00B73A92">
      <w:pPr>
        <w:pStyle w:val="BodyText"/>
        <w:jc w:val="center"/>
      </w:pPr>
      <w:r w:rsidRPr="000D0DA8">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2112" cy="3486637"/>
                    </a:xfrm>
                    <a:prstGeom prst="rect">
                      <a:avLst/>
                    </a:prstGeom>
                  </pic:spPr>
                </pic:pic>
              </a:graphicData>
            </a:graphic>
          </wp:inline>
        </w:drawing>
      </w:r>
    </w:p>
    <w:p w14:paraId="70E99A83" w14:textId="77777777" w:rsidR="00B73A92" w:rsidRPr="00751139" w:rsidRDefault="00B73A92" w:rsidP="00B73A92">
      <w:pPr>
        <w:pStyle w:val="BodyText"/>
      </w:pPr>
    </w:p>
    <w:p w14:paraId="25D490E6" w14:textId="084A651B" w:rsidR="00B73A92" w:rsidRPr="00EC1AAD" w:rsidRDefault="00B73A92" w:rsidP="00B73A92">
      <w:pPr>
        <w:pStyle w:val="BodyText"/>
        <w:jc w:val="both"/>
      </w:pPr>
      <w:r>
        <w:t xml:space="preserve">The “Insert reference to:” button allows you to set how the reference will appear in your work (e.g. “heading number” vs “heading text”). With tables, figures and equations you </w:t>
      </w:r>
      <w:r w:rsidR="00D12295">
        <w:t xml:space="preserve">should </w:t>
      </w:r>
      <w:r>
        <w:t>insert reference to</w:t>
      </w:r>
      <w:r w:rsidR="00D12295">
        <w:t xml:space="preserve"> </w:t>
      </w:r>
      <w:r w:rsidR="009A4855">
        <w:t>“</w:t>
      </w:r>
      <w:r w:rsidR="00D12295">
        <w:t>Only label and number</w:t>
      </w:r>
      <w:r w:rsidR="009A4855">
        <w:t>”</w:t>
      </w:r>
      <w:r w:rsidR="00D12295">
        <w:t xml:space="preserve">, e.g. </w:t>
      </w:r>
      <w:r w:rsidR="006C61BE">
        <w:t xml:space="preserve">“see </w:t>
      </w:r>
      <w:r w:rsidR="00ED459E">
        <w:fldChar w:fldCharType="begin"/>
      </w:r>
      <w:r w:rsidR="00ED459E">
        <w:instrText xml:space="preserve"> REF _Ref168392719 \h </w:instrText>
      </w:r>
      <w:r w:rsidR="00ED459E">
        <w:fldChar w:fldCharType="separate"/>
      </w:r>
      <w:r w:rsidR="00ED459E">
        <w:t xml:space="preserve">Figure </w:t>
      </w:r>
      <w:r w:rsidR="00ED459E">
        <w:rPr>
          <w:noProof/>
        </w:rPr>
        <w:t>1</w:t>
      </w:r>
      <w:r w:rsidR="00ED459E">
        <w:fldChar w:fldCharType="end"/>
      </w:r>
      <w:r w:rsidR="006C61BE">
        <w:t>“.</w:t>
      </w:r>
      <w:r w:rsidR="00D12295">
        <w:fldChar w:fldCharType="begin"/>
      </w:r>
      <w:r w:rsidR="00D12295">
        <w:instrText xml:space="preserve"> REF _Ref153547172 \h </w:instrText>
      </w:r>
      <w:r w:rsidR="00D12295">
        <w:fldChar w:fldCharType="end"/>
      </w:r>
      <w:r w:rsidR="00D12295">
        <w:t>. In particular, p</w:t>
      </w:r>
      <w:r>
        <w:t>lease do not reference page numbers, as this number will change when transforming your book from MS Word to the printed and the digital version.</w:t>
      </w:r>
    </w:p>
    <w:p w14:paraId="66C78D03" w14:textId="77777777" w:rsidR="00B73A92" w:rsidRDefault="00B73A92" w:rsidP="00B73A92">
      <w:pPr>
        <w:pStyle w:val="BodyText"/>
      </w:pPr>
    </w:p>
    <w:p w14:paraId="1079948B" w14:textId="39D043C0" w:rsidR="00B73A92" w:rsidRPr="000A08C1" w:rsidRDefault="00B73A92" w:rsidP="00B73A92">
      <w:pPr>
        <w:pStyle w:val="BodyText"/>
        <w:rPr>
          <w:rFonts w:ascii="OCR A Extended" w:hAnsi="OCR A Extended"/>
          <w:sz w:val="18"/>
          <w:szCs w:val="18"/>
        </w:rPr>
      </w:pPr>
      <w:r w:rsidRPr="0ADC15A0">
        <w:rPr>
          <w:rFonts w:ascii="OCR A Extended" w:hAnsi="OCR A Extended"/>
          <w:sz w:val="18"/>
          <w:szCs w:val="18"/>
        </w:rPr>
        <w:t xml:space="preserve">:::{card} TODO </w:t>
      </w:r>
      <w:r w:rsidRPr="0ADC15A0">
        <w:rPr>
          <w:rFonts w:ascii="Segoe UI Emoji" w:eastAsia="Segoe UI Emoji" w:hAnsi="Segoe UI Emoji" w:cs="Segoe UI Emoji"/>
        </w:rPr>
        <w:t>🚧</w:t>
      </w:r>
      <w:r>
        <w:br/>
      </w:r>
      <w:r w:rsidRPr="0ADC15A0">
        <w:rPr>
          <w:rFonts w:ascii="OCR A Extended" w:hAnsi="OCR A Extended"/>
          <w:sz w:val="18"/>
          <w:szCs w:val="18"/>
        </w:rPr>
        <w:t>As of today, cross referencing do</w:t>
      </w:r>
      <w:r w:rsidR="001128C2">
        <w:rPr>
          <w:rFonts w:ascii="OCR A Extended" w:hAnsi="OCR A Extended"/>
          <w:sz w:val="18"/>
          <w:szCs w:val="18"/>
        </w:rPr>
        <w:t>es</w:t>
      </w:r>
      <w:r w:rsidRPr="0ADC15A0">
        <w:rPr>
          <w:rFonts w:ascii="OCR A Extended" w:hAnsi="OCR A Extended"/>
          <w:sz w:val="18"/>
          <w:szCs w:val="18"/>
        </w:rPr>
        <w:t xml:space="preserve"> not work</w:t>
      </w:r>
      <w:r w:rsidR="001128C2">
        <w:rPr>
          <w:rFonts w:ascii="OCR A Extended" w:hAnsi="OCR A Extended"/>
          <w:sz w:val="18"/>
          <w:szCs w:val="18"/>
        </w:rPr>
        <w:t xml:space="preserve"> properly</w:t>
      </w:r>
      <w:r w:rsidRPr="0ADC15A0">
        <w:rPr>
          <w:rFonts w:ascii="OCR A Extended" w:hAnsi="OCR A Extended"/>
          <w:sz w:val="18"/>
          <w:szCs w:val="18"/>
        </w:rPr>
        <w:t>. To generate correct hyperlinks, it might be necessary to overwrite one of the libraries used to render the final html.</w:t>
      </w:r>
      <w:r w:rsidR="00417F34">
        <w:rPr>
          <w:rFonts w:ascii="OCR A Extended" w:hAnsi="OCR A Extended"/>
          <w:sz w:val="18"/>
          <w:szCs w:val="18"/>
        </w:rPr>
        <w:br/>
      </w:r>
      <w:r w:rsidRPr="0ADC15A0">
        <w:rPr>
          <w:rFonts w:ascii="OCR A Extended" w:hAnsi="OCR A Extended"/>
          <w:sz w:val="18"/>
          <w:szCs w:val="18"/>
        </w:rPr>
        <w:t>:::</w:t>
      </w:r>
    </w:p>
    <w:p w14:paraId="234453EB" w14:textId="77777777" w:rsidR="00B73A92" w:rsidRDefault="00B73A92" w:rsidP="00B73A92">
      <w:pPr>
        <w:pStyle w:val="BodyText"/>
      </w:pPr>
    </w:p>
    <w:p w14:paraId="09B174F6" w14:textId="7952B7FE" w:rsidR="00B73A92" w:rsidRDefault="00B73A92" w:rsidP="00B73A92">
      <w:pPr>
        <w:pStyle w:val="BodyText"/>
        <w:jc w:val="both"/>
      </w:pPr>
      <w:r>
        <w:t>W</w:t>
      </w:r>
      <w:r w:rsidRPr="00EC1AAD">
        <w:t xml:space="preserve">ithout </w:t>
      </w:r>
      <w:r>
        <w:t xml:space="preserve">a need </w:t>
      </w:r>
      <w:r w:rsidRPr="00EC1AAD">
        <w:t>to insert a caption before</w:t>
      </w:r>
      <w:r>
        <w:t>, y</w:t>
      </w:r>
      <w:r w:rsidRPr="00EC1AAD">
        <w:t>ou can cross-reference</w:t>
      </w:r>
      <w:r w:rsidR="00521316">
        <w:t xml:space="preserve"> </w:t>
      </w:r>
      <w:r w:rsidR="000C2044" w:rsidRPr="00EC1AAD">
        <w:t>headings</w:t>
      </w:r>
      <w:r w:rsidR="000C2044">
        <w:t xml:space="preserve"> and </w:t>
      </w:r>
      <w:r w:rsidRPr="00EC1AAD">
        <w:t>numbered items</w:t>
      </w:r>
      <w:r>
        <w:t xml:space="preserve"> (</w:t>
      </w:r>
      <w:r w:rsidR="00AB1D07">
        <w:t>e.g. see</w:t>
      </w:r>
      <w:r>
        <w:t xml:space="preserve"> </w:t>
      </w:r>
      <w:r>
        <w:fldChar w:fldCharType="begin"/>
      </w:r>
      <w:r>
        <w:instrText xml:space="preserve"> REF _Ref157094208 \h </w:instrText>
      </w:r>
      <w:r>
        <w:fldChar w:fldCharType="separate"/>
      </w:r>
      <w:r w:rsidR="00A94C10">
        <w:t>First item.</w:t>
      </w:r>
      <w:r>
        <w:fldChar w:fldCharType="end"/>
      </w:r>
      <w:r>
        <w:t>).</w:t>
      </w:r>
    </w:p>
    <w:p w14:paraId="77E0B118" w14:textId="586708A7" w:rsidR="00B73A92" w:rsidRDefault="00B73A92" w:rsidP="00B73A92">
      <w:pPr>
        <w:pStyle w:val="BodyText"/>
        <w:jc w:val="both"/>
      </w:pPr>
      <w:r w:rsidRPr="00EC1AAD">
        <w:t>In such cases, just click on the “Cross-reference” button, choose the reference type and select the object to reference to.</w:t>
      </w:r>
      <w:r>
        <w:t xml:space="preserve"> See “</w:t>
      </w:r>
      <w:r w:rsidRPr="00594DFF">
        <w:rPr>
          <w:i/>
          <w:iCs/>
        </w:rPr>
        <w:fldChar w:fldCharType="begin"/>
      </w:r>
      <w:r w:rsidRPr="00594DFF">
        <w:rPr>
          <w:i/>
          <w:iCs/>
        </w:rPr>
        <w:instrText xml:space="preserve"> REF _Ref157095680 \h </w:instrText>
      </w:r>
      <w:r>
        <w:rPr>
          <w:i/>
          <w:iCs/>
        </w:rPr>
        <w:instrText xml:space="preserve"> \* MERGEFORMAT </w:instrText>
      </w:r>
      <w:r w:rsidRPr="00594DFF">
        <w:rPr>
          <w:i/>
          <w:iCs/>
        </w:rPr>
      </w:r>
      <w:r w:rsidRPr="00594DFF">
        <w:rPr>
          <w:i/>
          <w:iCs/>
        </w:rPr>
        <w:fldChar w:fldCharType="end"/>
      </w:r>
      <w:r>
        <w:t>” on how to do it.</w:t>
      </w:r>
    </w:p>
    <w:p w14:paraId="01F6DA9C" w14:textId="77777777" w:rsidR="00B73A92" w:rsidRPr="00EC1AAD" w:rsidRDefault="00B73A92" w:rsidP="00B73A92">
      <w:pPr>
        <w:pStyle w:val="BodyText"/>
        <w:jc w:val="both"/>
      </w:pPr>
    </w:p>
    <w:p w14:paraId="762D53EE"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rsidRPr="00FD75B9">
        <w:t>Cross-referencing headers can be particularly useful in referencing other parts of your literary work.</w:t>
      </w:r>
      <w:r>
        <w:br/>
      </w:r>
      <w:r w:rsidRPr="00770673">
        <w:rPr>
          <w:rFonts w:ascii="Consolas" w:eastAsia="Times New Roman" w:hAnsi="Consolas" w:cs="Courier New"/>
          <w:color w:val="1F2328"/>
          <w:sz w:val="20"/>
          <w:szCs w:val="20"/>
        </w:rPr>
        <w:t>:::</w:t>
      </w:r>
    </w:p>
    <w:p w14:paraId="43F9D9AF" w14:textId="77777777" w:rsidR="00B73A92" w:rsidRDefault="00B73A92" w:rsidP="00B73A92">
      <w:pPr>
        <w:pStyle w:val="BodyText"/>
      </w:pPr>
    </w:p>
    <w:p w14:paraId="6320E1AB"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5DC274B8">
        <w:rPr>
          <w:rFonts w:ascii="Consolas" w:eastAsia="Times New Roman" w:hAnsi="Consolas" w:cs="Courier New"/>
          <w:color w:val="1F2328"/>
          <w:sz w:val="20"/>
          <w:szCs w:val="20"/>
        </w:rPr>
        <w:t>:::{tip}</w:t>
      </w:r>
      <w:r>
        <w:br/>
        <w:t>By inserting captions to your figures, tables and equations you will not have to be concerned with incrementing the numbering manually. MS Word will auto-increment captions for you.</w:t>
      </w:r>
      <w:r>
        <w:br/>
      </w:r>
      <w:r w:rsidRPr="5DC274B8">
        <w:rPr>
          <w:rFonts w:ascii="Consolas" w:eastAsia="Times New Roman" w:hAnsi="Consolas" w:cs="Courier New"/>
          <w:color w:val="1F2328"/>
          <w:sz w:val="20"/>
          <w:szCs w:val="20"/>
        </w:rPr>
        <w:t>:::</w:t>
      </w:r>
    </w:p>
    <w:p w14:paraId="7F7E47D1" w14:textId="77777777" w:rsidR="00B73A92" w:rsidRDefault="00B73A92" w:rsidP="00B73A92">
      <w:pPr>
        <w:pStyle w:val="BodyText"/>
      </w:pPr>
    </w:p>
    <w:p w14:paraId="2A960FF1" w14:textId="77777777" w:rsidR="00B73A92" w:rsidRDefault="00B73A92" w:rsidP="00B73A92">
      <w:pPr>
        <w:pStyle w:val="Heading4"/>
      </w:pPr>
      <w:r>
        <w:t>Generate Table Of Figures</w:t>
      </w:r>
    </w:p>
    <w:p w14:paraId="59EE637F" w14:textId="77777777" w:rsidR="00B73A92" w:rsidRDefault="00B73A92" w:rsidP="00B73A92">
      <w:pPr>
        <w:pStyle w:val="BodyText"/>
        <w:jc w:val="both"/>
      </w:pPr>
      <w:r>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Default="00B73A92" w:rsidP="00B73A92">
      <w:pPr>
        <w:pStyle w:val="BodyText"/>
        <w:jc w:val="center"/>
      </w:pPr>
      <w:r w:rsidRPr="006F5C5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318" cy="304843"/>
                    </a:xfrm>
                    <a:prstGeom prst="rect">
                      <a:avLst/>
                    </a:prstGeom>
                  </pic:spPr>
                </pic:pic>
              </a:graphicData>
            </a:graphic>
          </wp:inline>
        </w:drawing>
      </w:r>
    </w:p>
    <w:p w14:paraId="29DFDB73" w14:textId="77777777" w:rsidR="00B73A92" w:rsidRDefault="00B73A92" w:rsidP="00B73A92">
      <w:pPr>
        <w:pStyle w:val="BodyText"/>
        <w:jc w:val="both"/>
      </w:pPr>
      <w:r>
        <w:t>A window should appear where you can select options for your table of figures. We recommend, however, to always disable showing page numbers. You should also always use hyperlinks instead of page numbers.</w:t>
      </w:r>
    </w:p>
    <w:p w14:paraId="0BF29CE7" w14:textId="77777777" w:rsidR="00B73A92" w:rsidRDefault="00B73A92" w:rsidP="00B73A92">
      <w:pPr>
        <w:pStyle w:val="BodyText"/>
        <w:jc w:val="center"/>
      </w:pPr>
      <w:r w:rsidRPr="00F338EE">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33674" cy="3054785"/>
                    </a:xfrm>
                    <a:prstGeom prst="rect">
                      <a:avLst/>
                    </a:prstGeom>
                  </pic:spPr>
                </pic:pic>
              </a:graphicData>
            </a:graphic>
          </wp:inline>
        </w:drawing>
      </w:r>
    </w:p>
    <w:p w14:paraId="757A0063" w14:textId="77777777" w:rsidR="00B73A92" w:rsidRDefault="00B73A92" w:rsidP="00B73A92">
      <w:pPr>
        <w:pStyle w:val="BodyText"/>
        <w:jc w:val="both"/>
      </w:pPr>
      <w:r>
        <w:t>Please see below the exemplary table of figures used in these guidelines. It is worth noting that only figures that have captions can be referenced, which means that only those figures can be referenced by a table of figures.</w:t>
      </w:r>
    </w:p>
    <w:p w14:paraId="646DD830" w14:textId="77777777" w:rsidR="00B73A92" w:rsidRDefault="00B73A92" w:rsidP="00B73A92">
      <w:pPr>
        <w:pStyle w:val="Heading5"/>
      </w:pPr>
      <w:r>
        <w:t>Exemplary Table Of Figures Used In The Author Guidelines</w:t>
      </w:r>
    </w:p>
    <w:p w14:paraId="2CCE2CEA" w14:textId="15D38E64" w:rsidR="00A94C10" w:rsidRDefault="00B73A92">
      <w:pPr>
        <w:pStyle w:val="TableofFigures"/>
        <w:tabs>
          <w:tab w:val="right" w:leader="dot" w:pos="9350"/>
        </w:tabs>
        <w:rPr>
          <w:rFonts w:eastAsiaTheme="minorEastAsia"/>
          <w:noProof/>
          <w:kern w:val="2"/>
          <w:sz w:val="22"/>
          <w:szCs w:val="22"/>
          <w14:ligatures w14:val="standardContextual"/>
        </w:rPr>
      </w:pPr>
      <w:r w:rsidRPr="006A4091">
        <w:rPr>
          <w:i/>
          <w:iCs/>
        </w:rPr>
        <w:fldChar w:fldCharType="begin"/>
      </w:r>
      <w:r w:rsidRPr="006A4091">
        <w:rPr>
          <w:i/>
          <w:iCs/>
        </w:rPr>
        <w:instrText xml:space="preserve"> TOC \n \h \z \c "Figure" </w:instrText>
      </w:r>
      <w:r w:rsidRPr="006A4091">
        <w:rPr>
          <w:i/>
          <w:iCs/>
        </w:rPr>
        <w:fldChar w:fldCharType="separate"/>
      </w:r>
      <w:hyperlink w:anchor="_Toc168562706" w:history="1">
        <w:r w:rsidR="00A94C10" w:rsidRPr="00FC051B">
          <w:rPr>
            <w:rStyle w:val="Hyperlink"/>
            <w:noProof/>
          </w:rPr>
          <w:t>Figure 1: How to select a MS Word style.</w:t>
        </w:r>
      </w:hyperlink>
    </w:p>
    <w:p w14:paraId="7C9DDB74" w14:textId="54E86439" w:rsidR="00A94C10" w:rsidRDefault="00A94C10">
      <w:pPr>
        <w:pStyle w:val="TableofFigures"/>
        <w:tabs>
          <w:tab w:val="right" w:leader="dot" w:pos="9350"/>
        </w:tabs>
        <w:rPr>
          <w:rFonts w:eastAsiaTheme="minorEastAsia"/>
          <w:noProof/>
          <w:kern w:val="2"/>
          <w:sz w:val="22"/>
          <w:szCs w:val="22"/>
          <w14:ligatures w14:val="standardContextual"/>
        </w:rPr>
      </w:pPr>
      <w:hyperlink w:anchor="_Toc168562707" w:history="1">
        <w:r w:rsidRPr="00FC051B">
          <w:rPr>
            <w:rStyle w:val="Hyperlink"/>
            <w:noProof/>
          </w:rPr>
          <w:t>Figure 2: How to insert a caption.</w:t>
        </w:r>
      </w:hyperlink>
    </w:p>
    <w:p w14:paraId="4EF8F829" w14:textId="7873D43C" w:rsidR="00A94C10" w:rsidRDefault="00A94C10">
      <w:pPr>
        <w:pStyle w:val="TableofFigures"/>
        <w:tabs>
          <w:tab w:val="right" w:leader="dot" w:pos="9350"/>
        </w:tabs>
        <w:rPr>
          <w:rFonts w:eastAsiaTheme="minorEastAsia"/>
          <w:noProof/>
          <w:kern w:val="2"/>
          <w:sz w:val="22"/>
          <w:szCs w:val="22"/>
          <w14:ligatures w14:val="standardContextual"/>
        </w:rPr>
      </w:pPr>
      <w:hyperlink w:anchor="_Toc168562708" w:history="1">
        <w:r w:rsidRPr="00FC051B">
          <w:rPr>
            <w:rStyle w:val="Hyperlink"/>
            <w:noProof/>
          </w:rPr>
          <w:t>Figure 3: A sample caption.</w:t>
        </w:r>
      </w:hyperlink>
    </w:p>
    <w:p w14:paraId="40552306" w14:textId="750EAFF5" w:rsidR="00A94C10" w:rsidRDefault="00A94C10">
      <w:pPr>
        <w:pStyle w:val="TableofFigures"/>
        <w:tabs>
          <w:tab w:val="right" w:leader="dot" w:pos="9350"/>
        </w:tabs>
        <w:rPr>
          <w:rFonts w:eastAsiaTheme="minorEastAsia"/>
          <w:noProof/>
          <w:kern w:val="2"/>
          <w:sz w:val="22"/>
          <w:szCs w:val="22"/>
          <w14:ligatures w14:val="standardContextual"/>
        </w:rPr>
      </w:pPr>
      <w:hyperlink w:anchor="_Toc168562709" w:history="1">
        <w:r w:rsidRPr="00FC051B">
          <w:rPr>
            <w:rStyle w:val="Hyperlink"/>
            <w:noProof/>
          </w:rPr>
          <w:t>Figure 4: How to insert a cross-reference.</w:t>
        </w:r>
      </w:hyperlink>
    </w:p>
    <w:p w14:paraId="1D2D66C3" w14:textId="29B5F6DE" w:rsidR="00A94C10" w:rsidRDefault="00A94C10">
      <w:pPr>
        <w:pStyle w:val="TableofFigures"/>
        <w:tabs>
          <w:tab w:val="right" w:leader="dot" w:pos="9350"/>
        </w:tabs>
        <w:rPr>
          <w:rFonts w:eastAsiaTheme="minorEastAsia"/>
          <w:noProof/>
          <w:kern w:val="2"/>
          <w:sz w:val="22"/>
          <w:szCs w:val="22"/>
          <w14:ligatures w14:val="standardContextual"/>
        </w:rPr>
      </w:pPr>
      <w:hyperlink w:anchor="_Toc168562710" w:history="1">
        <w:r w:rsidRPr="00FC051B">
          <w:rPr>
            <w:rStyle w:val="Hyperlink"/>
            <w:noProof/>
          </w:rPr>
          <w:t>Figure 5: A valid Zotero citation should be an active field. After right-clicking it you should see options like 'Toggle Field Codes' (this option will allow you to see the internal data of your citation).</w:t>
        </w:r>
      </w:hyperlink>
    </w:p>
    <w:p w14:paraId="555DA109" w14:textId="71CC088D" w:rsidR="00B73A92" w:rsidRPr="00C801E0" w:rsidRDefault="00B73A92" w:rsidP="00B73A92">
      <w:pPr>
        <w:pStyle w:val="BodyText"/>
        <w:jc w:val="both"/>
      </w:pPr>
      <w:r w:rsidRPr="006A4091">
        <w:rPr>
          <w:i/>
          <w:iCs/>
        </w:rPr>
        <w:fldChar w:fldCharType="end"/>
      </w:r>
    </w:p>
    <w:p w14:paraId="03F7BDC0"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Remember to update the table of figures after finishing writing and adding new items. The software will not update your table of figures for you.</w:t>
      </w:r>
      <w:r>
        <w:br/>
        <w:t xml:space="preserve">To update, you can </w:t>
      </w:r>
      <w:r w:rsidRPr="00472D23">
        <w:rPr>
          <w:b/>
          <w:bCs/>
        </w:rPr>
        <w:t>right-click on the table and select “Update field”</w:t>
      </w:r>
      <w:r>
        <w:t>.</w:t>
      </w:r>
      <w:r>
        <w:br/>
      </w:r>
      <w:r w:rsidRPr="00770673">
        <w:rPr>
          <w:rFonts w:ascii="Consolas" w:eastAsia="Times New Roman" w:hAnsi="Consolas" w:cs="Courier New"/>
          <w:color w:val="1F2328"/>
          <w:sz w:val="20"/>
          <w:szCs w:val="20"/>
        </w:rPr>
        <w:t>:::</w:t>
      </w:r>
    </w:p>
    <w:p w14:paraId="52371C4E" w14:textId="77777777" w:rsidR="00B73A92" w:rsidRPr="00810A28" w:rsidRDefault="00B73A92" w:rsidP="00B73A92">
      <w:pPr>
        <w:pStyle w:val="BodyText"/>
        <w:jc w:val="both"/>
      </w:pPr>
    </w:p>
    <w:p w14:paraId="1FF034AB" w14:textId="79738BFA" w:rsidR="003F0A70" w:rsidRDefault="003F0A70" w:rsidP="003F0A70">
      <w:r>
        <w:br w:type="page"/>
      </w:r>
    </w:p>
    <w:p w14:paraId="404E45FC" w14:textId="3D2DC520" w:rsidR="002C397A" w:rsidRDefault="00EE1DD5">
      <w:pPr>
        <w:pStyle w:val="Heading2"/>
      </w:pPr>
      <w:r>
        <w:lastRenderedPageBreak/>
        <w:t>Headers</w:t>
      </w:r>
      <w:bookmarkEnd w:id="0"/>
    </w:p>
    <w:p w14:paraId="20F62F34" w14:textId="728890F8" w:rsidR="006A3EF6" w:rsidRDefault="006A3EF6" w:rsidP="00926964">
      <w:pPr>
        <w:pStyle w:val="FirstParagraph"/>
        <w:jc w:val="both"/>
      </w:pPr>
      <w:bookmarkStart w:id="9" w:name="Xbc1492f107cb272525779c8d74d821bf987fece"/>
      <w:r>
        <w:t>Your manuscript should be subdivided into sections (and, if necessary, subsections). These sections should be labeled with headings. Please do not use capitals.</w:t>
      </w:r>
    </w:p>
    <w:p w14:paraId="4EDAC45D" w14:textId="7C2E6A8F" w:rsidR="008C71B8" w:rsidRDefault="006A3EF6" w:rsidP="00467CA1">
      <w:pPr>
        <w:pStyle w:val="BodyText"/>
        <w:jc w:val="both"/>
      </w:pPr>
      <w:r>
        <w:t xml:space="preserve">Headings and contribution titles should be succinct (approximately 80-100 characters) and </w:t>
      </w:r>
      <w:r w:rsidR="1489E55C">
        <w:t>expressive and</w:t>
      </w:r>
      <w:r>
        <w:t xml:space="preserve"> should not </w:t>
      </w:r>
      <w:r w:rsidR="327728CB">
        <w:t>be concluded</w:t>
      </w:r>
      <w:r>
        <w:t xml:space="preserve"> with a period. Please avoid an excessive number of sections/subsections if possible. If the manuscript is in English, please write headings in  </w:t>
      </w:r>
      <w:r w:rsidRPr="008C71B8">
        <w:t>"</w:t>
      </w:r>
      <w:r w:rsidRPr="00467CA1">
        <w:t>sentence style</w:t>
      </w:r>
      <w:r>
        <w:t>" (i.e. capitalization of the first word and all proper nouns) or "</w:t>
      </w:r>
      <w:r w:rsidRPr="00467CA1">
        <w:t>headline style</w:t>
      </w:r>
      <w:r>
        <w:t xml:space="preserve">" (i.e. capitalization of all words, except articles and prepositions). The main title of the publication should be set in “headline style”. Make sure that headline capitalization is uniform throughout the entire </w:t>
      </w:r>
      <w:r w:rsidR="008C71B8">
        <w:t>manuscript.</w:t>
      </w:r>
      <w:r w:rsidR="005A12BF">
        <w:t xml:space="preserve"> </w:t>
      </w:r>
      <w:r w:rsidR="001A0DAF">
        <w:t>Use the following MS Word styles</w:t>
      </w:r>
      <w:r w:rsidR="00E3506A">
        <w:t xml:space="preserve"> for headings in your work (e.g. for chapter titles, section headings, subsection heading, etc.)</w:t>
      </w:r>
      <w:r w:rsidR="00A81E99">
        <w:t>:</w:t>
      </w:r>
    </w:p>
    <w:p w14:paraId="06C7312C" w14:textId="7AA2B16E" w:rsidR="00952A59" w:rsidRPr="00952A59" w:rsidDel="008C71B8" w:rsidRDefault="00952A59" w:rsidP="00467CA1">
      <w:pPr>
        <w:pStyle w:val="BodyText"/>
      </w:pPr>
    </w:p>
    <w:p w14:paraId="701E3D19" w14:textId="28F47E44" w:rsidR="002C397A" w:rsidRDefault="00E3506A">
      <w:pPr>
        <w:pStyle w:val="Heading1"/>
      </w:pPr>
      <w:r>
        <w:t xml:space="preserve">Heading </w:t>
      </w:r>
      <w:r w:rsidR="00CB122C">
        <w:t>1 Title</w:t>
      </w:r>
      <w:bookmarkEnd w:id="9"/>
    </w:p>
    <w:p w14:paraId="531ADB05" w14:textId="68E5CB42" w:rsidR="002C397A" w:rsidRDefault="00E3506A">
      <w:pPr>
        <w:pStyle w:val="Heading2"/>
      </w:pPr>
      <w:bookmarkStart w:id="10" w:name="chapter-1-second-header"/>
      <w:r>
        <w:t>Heading 2</w:t>
      </w:r>
      <w:bookmarkEnd w:id="10"/>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3840459" w14:textId="7BB9252F" w:rsidR="00C12555" w:rsidRDefault="00C12555" w:rsidP="00467CA1">
      <w:pPr>
        <w:pStyle w:val="BodyText"/>
        <w:jc w:val="both"/>
      </w:pPr>
      <w:r>
        <w:t xml:space="preserve">Every </w:t>
      </w:r>
      <w:r w:rsidR="00FA1323">
        <w:t>.docx file</w:t>
      </w:r>
      <w:r>
        <w:t xml:space="preserve"> should open with “Heading 1”</w:t>
      </w:r>
      <w:r w:rsidR="00FA1323">
        <w:t xml:space="preserve"> as the title of </w:t>
      </w:r>
      <w:r w:rsidR="007F2159">
        <w:t>this part of the book</w:t>
      </w:r>
      <w:r>
        <w:t>. There shouldn’t be more than one Heading 1 per file.</w:t>
      </w:r>
    </w:p>
    <w:p w14:paraId="4CFCCFD4" w14:textId="1CA22577" w:rsidR="008C71B8" w:rsidRDefault="008C71B8" w:rsidP="00467CA1">
      <w:pPr>
        <w:pStyle w:val="BodyText"/>
        <w:jc w:val="both"/>
      </w:pPr>
      <w:r>
        <w:t xml:space="preserve">Please pay attention to always include at least two sections on the same hierarchy level of headings: </w:t>
      </w:r>
    </w:p>
    <w:p w14:paraId="5BB2A615" w14:textId="59BAF1A8" w:rsidR="008C71B8" w:rsidRDefault="008C71B8" w:rsidP="00467CA1">
      <w:pPr>
        <w:pStyle w:val="Heading1"/>
      </w:pPr>
      <w:r>
        <w:t>Heading 1</w:t>
      </w:r>
    </w:p>
    <w:p w14:paraId="0B16DBC2" w14:textId="13B44C9F" w:rsidR="008C71B8" w:rsidRDefault="008C71B8" w:rsidP="00467CA1">
      <w:pPr>
        <w:pStyle w:val="Heading2"/>
      </w:pPr>
      <w:r>
        <w:t>1st Heading 2</w:t>
      </w:r>
    </w:p>
    <w:p w14:paraId="245761C4" w14:textId="18245F8A" w:rsidR="008C71B8" w:rsidRDefault="008C71B8" w:rsidP="00467CA1">
      <w:pPr>
        <w:pStyle w:val="Heading2"/>
      </w:pPr>
      <w:r>
        <w:t>2nd Heading 2</w:t>
      </w:r>
    </w:p>
    <w:p w14:paraId="4C34B914" w14:textId="68654C13" w:rsidR="008C71B8" w:rsidRDefault="008C71B8" w:rsidP="00467CA1">
      <w:pPr>
        <w:pStyle w:val="Heading3"/>
      </w:pPr>
      <w:r>
        <w:t>1st Heading 3</w:t>
      </w:r>
    </w:p>
    <w:p w14:paraId="1705E179" w14:textId="237189FC" w:rsidR="008C71B8" w:rsidRDefault="008C71B8" w:rsidP="00467CA1">
      <w:pPr>
        <w:pStyle w:val="Heading3"/>
      </w:pPr>
      <w:r>
        <w:t>2nd Heading 3</w:t>
      </w:r>
    </w:p>
    <w:p w14:paraId="14CE6E5C" w14:textId="5E03A149" w:rsidR="008C71B8" w:rsidRPr="008C71B8" w:rsidRDefault="008C71B8" w:rsidP="00467CA1">
      <w:pPr>
        <w:pStyle w:val="Heading2"/>
      </w:pPr>
      <w:r>
        <w:t>3rd Heading 2</w:t>
      </w:r>
    </w:p>
    <w:p w14:paraId="1B15CA8A" w14:textId="77777777" w:rsidR="00067DFF" w:rsidRDefault="00067DFF" w:rsidP="00067DFF">
      <w:pPr>
        <w:pStyle w:val="BodyText"/>
      </w:pPr>
    </w:p>
    <w:p w14:paraId="5E584B67" w14:textId="77777777" w:rsidR="008C71B8" w:rsidRPr="008C71B8" w:rsidRDefault="008C71B8" w:rsidP="00467CA1">
      <w:pPr>
        <w:pStyle w:val="BodyText"/>
        <w:jc w:val="both"/>
      </w:pPr>
      <w:r>
        <w:lastRenderedPageBreak/>
        <w:t>Please do not add footnotes to headlines; instead place them within or at the end of the following paragraph.</w:t>
      </w:r>
    </w:p>
    <w:p w14:paraId="26E5FF0E" w14:textId="77777777" w:rsidR="008C71B8" w:rsidRPr="00067DFF" w:rsidRDefault="008C71B8" w:rsidP="00067DFF">
      <w:pPr>
        <w:pStyle w:val="BodyText"/>
      </w:pPr>
    </w:p>
    <w:p w14:paraId="65D8FB9C" w14:textId="487A4FF9" w:rsidR="002C397A" w:rsidRDefault="00B45D17">
      <w:pPr>
        <w:pStyle w:val="Heading2"/>
      </w:pPr>
      <w:r>
        <w:t xml:space="preserve">Styling </w:t>
      </w:r>
      <w:r w:rsidR="00CB122C">
        <w:t>Body Of Text</w:t>
      </w:r>
    </w:p>
    <w:p w14:paraId="50396D68" w14:textId="77777777" w:rsidR="002C397A" w:rsidRDefault="00EE1DD5">
      <w:pPr>
        <w:pStyle w:val="Heading3"/>
      </w:pPr>
      <w:bookmarkStart w:id="11" w:name="paragraphs"/>
      <w:r>
        <w:t>Paragraphs</w:t>
      </w:r>
      <w:bookmarkEnd w:id="11"/>
    </w:p>
    <w:p w14:paraId="4D6BEB6B" w14:textId="28E0868D" w:rsidR="00067DFF" w:rsidRDefault="006A3EF6" w:rsidP="00926964">
      <w:pPr>
        <w:pStyle w:val="FirstParagraph"/>
        <w:jc w:val="both"/>
      </w:pPr>
      <w:r>
        <w:t xml:space="preserve">A block of text not styled with one of the styles included in </w:t>
      </w:r>
      <w:r w:rsidR="0099177C">
        <w:fldChar w:fldCharType="begin"/>
      </w:r>
      <w:r w:rsidR="0099177C">
        <w:instrText xml:space="preserve"> REF _Ref168392886 \h </w:instrText>
      </w:r>
      <w:r w:rsidR="0099177C">
        <w:fldChar w:fldCharType="separate"/>
      </w:r>
      <w:r w:rsidR="00A94C10">
        <w:t xml:space="preserve">Table </w:t>
      </w:r>
      <w:r w:rsidR="00A94C10">
        <w:rPr>
          <w:noProof/>
        </w:rPr>
        <w:t>1</w:t>
      </w:r>
      <w:r w:rsidR="00A94C10">
        <w:t xml:space="preserve">: </w:t>
      </w:r>
      <w:r w:rsidR="0099177C">
        <w:fldChar w:fldCharType="end"/>
      </w:r>
      <w:r>
        <w:t xml:space="preserve"> will be by default rendered as a paragraph. We recommend however using the </w:t>
      </w:r>
      <w:r w:rsidR="00067DFF">
        <w:t>“Body Text”</w:t>
      </w:r>
      <w:r>
        <w:t xml:space="preserve"> style to avoid unnecessary errors</w:t>
      </w:r>
      <w:r w:rsidR="00067DFF">
        <w:t>.</w:t>
      </w:r>
    </w:p>
    <w:p w14:paraId="3F3955C3" w14:textId="0A0BA319" w:rsidR="006A3EF6" w:rsidRDefault="006A3EF6" w:rsidP="006A3EF6">
      <w:pPr>
        <w:pStyle w:val="BodyText"/>
        <w:ind w:firstLine="720"/>
      </w:pPr>
      <w:r>
        <w:t>Please do not indent paragraphs.</w:t>
      </w:r>
    </w:p>
    <w:p w14:paraId="774B3296" w14:textId="77777777" w:rsidR="006A3EF6" w:rsidRPr="006A3EF6" w:rsidRDefault="006A3EF6" w:rsidP="006A3EF6">
      <w:pPr>
        <w:pStyle w:val="BodyText"/>
      </w:pP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71F9EE6B" w14:textId="48968B3D" w:rsidR="008C71B8" w:rsidRPr="00467CA1" w:rsidRDefault="00B45D17" w:rsidP="00467CA1">
      <w:pPr>
        <w:pStyle w:val="BodyText"/>
        <w:jc w:val="both"/>
        <w:rPr>
          <w:rFonts w:ascii="Tahoma" w:eastAsia="Calibri" w:hAnsi="Tahoma" w:cs="Tahoma"/>
          <w:color w:val="000000"/>
          <w:sz w:val="21"/>
          <w:szCs w:val="21"/>
        </w:rPr>
      </w:pPr>
      <w:r w:rsidRPr="7E0CE381">
        <w:rPr>
          <w:i/>
          <w:iCs/>
        </w:rPr>
        <w:t>Italics</w:t>
      </w:r>
      <w:r w:rsidR="008C71B8" w:rsidRPr="001C6E3A">
        <w:rPr>
          <w:i/>
          <w:iCs/>
        </w:rPr>
        <w:t xml:space="preserve"> </w:t>
      </w:r>
      <w:r w:rsidR="008C71B8" w:rsidRPr="00467CA1">
        <w:t>should be used for</w:t>
      </w:r>
      <w:r w:rsidR="008C71B8" w:rsidRPr="001C6E3A">
        <w:t xml:space="preserve"> </w:t>
      </w:r>
      <w:r w:rsidR="008C71B8" w:rsidRPr="00467CA1">
        <w:t>foreign-language expressions</w:t>
      </w:r>
      <w:r w:rsidR="008C71B8">
        <w:t xml:space="preserve"> as well as for t</w:t>
      </w:r>
      <w:r w:rsidR="008C71B8" w:rsidRPr="00467CA1">
        <w:t>itles of books, published documents, newspapers, and journals</w:t>
      </w:r>
      <w:r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467CA1" w:rsidRDefault="00B45D17" w:rsidP="00B45D17">
      <w:pPr>
        <w:pStyle w:val="BodyText"/>
      </w:pPr>
      <w:r w:rsidRPr="7E0CE381">
        <w:rPr>
          <w:b/>
          <w:bCs/>
        </w:rPr>
        <w:t>Bolded</w:t>
      </w:r>
      <w:r w:rsidRPr="00467CA1">
        <w:t xml:space="preserve"> text</w:t>
      </w:r>
      <w:r w:rsidR="008C71B8" w:rsidRPr="00467CA1">
        <w:t xml:space="preserve"> should be avoided.</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5B85E58B" w14:textId="3A4E192B" w:rsidR="00353925" w:rsidRDefault="00353925" w:rsidP="00B45D17">
      <w:pPr>
        <w:pStyle w:val="BodyText"/>
      </w:pPr>
    </w:p>
    <w:p w14:paraId="341BDC0E" w14:textId="77777777" w:rsidR="008C71B8" w:rsidRDefault="008C71B8" w:rsidP="00B45D17">
      <w:pPr>
        <w:pStyle w:val="BodyText"/>
      </w:pPr>
    </w:p>
    <w:p w14:paraId="499666F1" w14:textId="2131D1D3" w:rsidR="008E3D9C" w:rsidRDefault="008E3D9C" w:rsidP="00467CA1">
      <w:pPr>
        <w:pStyle w:val="BodyText"/>
      </w:pPr>
    </w:p>
    <w:p w14:paraId="61285179" w14:textId="7B480E19" w:rsidR="00827EDD" w:rsidRDefault="00827EDD" w:rsidP="00827EDD">
      <w:pPr>
        <w:pStyle w:val="Heading2"/>
      </w:pPr>
      <w:r>
        <w:t>Quotes</w:t>
      </w:r>
    </w:p>
    <w:p w14:paraId="49E77423" w14:textId="6271B385" w:rsidR="008C71B8" w:rsidRDefault="003633DB" w:rsidP="008C71B8">
      <w:pPr>
        <w:pStyle w:val="BlockText"/>
        <w:ind w:left="0" w:right="0"/>
        <w:jc w:val="both"/>
      </w:pPr>
      <w:r>
        <w:t xml:space="preserve">When quoting a source, please make sure to faithfully transcribe spelling and punctuation. To add information or paraphrasing for clarity, use </w:t>
      </w:r>
      <w:r w:rsidR="0067476D">
        <w:t xml:space="preserve">square </w:t>
      </w:r>
      <w:r>
        <w:t>brackets [ ]. To jump over a section of the source material, use ellipses [...].</w:t>
      </w:r>
    </w:p>
    <w:p w14:paraId="7000A45B" w14:textId="77777777" w:rsidR="00C776BD" w:rsidRDefault="008C71B8">
      <w:pPr>
        <w:pStyle w:val="BlockText"/>
        <w:ind w:left="0" w:right="0"/>
        <w:jc w:val="both"/>
      </w:pPr>
      <w:r>
        <w:t xml:space="preserve">Short quotes (up to 60 words) should be integrated into the body text with quotation marks. </w:t>
      </w:r>
    </w:p>
    <w:p w14:paraId="61813A41" w14:textId="4C4EDAE3" w:rsidR="003F0A70" w:rsidRDefault="008C71B8" w:rsidP="00467CA1">
      <w:pPr>
        <w:pStyle w:val="BlockText"/>
        <w:ind w:left="0" w:right="0"/>
        <w:jc w:val="both"/>
      </w:pPr>
      <w:r>
        <w:t xml:space="preserve">Longer quotes (more than three lines) should be formatted as block quotes without quotation marks. Please use the </w:t>
      </w:r>
      <w:r w:rsidR="0027599A" w:rsidRPr="0027599A">
        <w:t>“Quote” MS Word style</w:t>
      </w:r>
      <w:r w:rsidR="005A14DC">
        <w:t xml:space="preserve"> to format a</w:t>
      </w:r>
      <w:r>
        <w:t xml:space="preserve"> block</w:t>
      </w:r>
      <w:r w:rsidR="005A14DC">
        <w:t xml:space="preserve"> quotation</w:t>
      </w:r>
      <w:r w:rsidR="007948C5" w:rsidRPr="0027599A">
        <w:t>:</w:t>
      </w:r>
      <w:r w:rsidR="003F0A70">
        <w:t xml:space="preserve"> </w:t>
      </w:r>
    </w:p>
    <w:p w14:paraId="43980553" w14:textId="4C96089A" w:rsidR="007948C5" w:rsidRDefault="007948C5" w:rsidP="005E1117">
      <w:pPr>
        <w:pStyle w:val="Quote"/>
      </w:pPr>
      <w:r>
        <w:lastRenderedPageBreak/>
        <w:t xml:space="preserve">Sometimes you </w:t>
      </w:r>
      <w:r w:rsidR="02476475">
        <w:t>must</w:t>
      </w:r>
      <w:r>
        <w:t xml:space="preserve"> put a lot of manual work to automate something.</w:t>
      </w:r>
      <w:r w:rsidR="00C81FE4">
        <w:rPr>
          <w:rStyle w:val="FootnoteReference"/>
        </w:rPr>
        <w:footnoteReference w:id="2"/>
      </w:r>
    </w:p>
    <w:p w14:paraId="4DBD30CE" w14:textId="32D4DDE1" w:rsidR="007948C5" w:rsidRDefault="007948C5" w:rsidP="008C71B8">
      <w:pPr>
        <w:pStyle w:val="Quote"/>
      </w:pPr>
    </w:p>
    <w:p w14:paraId="3A6EDEAF" w14:textId="646685EC" w:rsidR="002C397A" w:rsidRDefault="00EE1DD5">
      <w:pPr>
        <w:pStyle w:val="Heading2"/>
      </w:pPr>
      <w:bookmarkStart w:id="12" w:name="lists"/>
      <w:r>
        <w:t>Lists</w:t>
      </w:r>
      <w:bookmarkEnd w:id="12"/>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33633" cy="362001"/>
                    </a:xfrm>
                    <a:prstGeom prst="rect">
                      <a:avLst/>
                    </a:prstGeom>
                  </pic:spPr>
                </pic:pic>
              </a:graphicData>
            </a:graphic>
          </wp:inline>
        </w:drawing>
      </w:r>
    </w:p>
    <w:p w14:paraId="4A61AE53" w14:textId="713B4D57" w:rsidR="002C397A" w:rsidRDefault="00EE1DD5">
      <w:pPr>
        <w:pStyle w:val="Heading3"/>
      </w:pPr>
      <w:bookmarkStart w:id="13" w:name="bullet-list-marker"/>
      <w:r>
        <w:t xml:space="preserve">Bullet </w:t>
      </w:r>
      <w:r w:rsidR="00CB122C">
        <w:t>List</w:t>
      </w:r>
      <w:bookmarkEnd w:id="13"/>
      <w:r w:rsidR="00CB122C">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57092688" w:rsidR="002C397A" w:rsidRDefault="00EE1DD5">
      <w:pPr>
        <w:pStyle w:val="Heading3"/>
      </w:pPr>
      <w:bookmarkStart w:id="14" w:name="ordered-list-marker"/>
      <w:r>
        <w:t xml:space="preserve">Ordered </w:t>
      </w:r>
      <w:r w:rsidR="00CB122C">
        <w:t>List</w:t>
      </w:r>
      <w:bookmarkEnd w:id="14"/>
      <w:r w:rsidR="00CB122C">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bookmarkStart w:id="15" w:name="_Ref157094208"/>
      <w:r>
        <w:t>First item.</w:t>
      </w:r>
      <w:bookmarkEnd w:id="15"/>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136885E6" w:rsidR="00F665C6" w:rsidRDefault="00841976" w:rsidP="00841976">
      <w:pPr>
        <w:pStyle w:val="Heading3"/>
      </w:pPr>
      <w:r>
        <w:t xml:space="preserve">Multilevel </w:t>
      </w:r>
      <w:r w:rsidR="00CB122C">
        <w:t>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28E31D40" w:rsidR="00F665C6" w:rsidRDefault="00F665C6" w:rsidP="00F665C6">
      <w:pPr>
        <w:pStyle w:val="Heading3"/>
      </w:pPr>
      <w:r>
        <w:t xml:space="preserve">Other </w:t>
      </w:r>
      <w:r w:rsidR="00CB122C">
        <w:t>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78469920" w14:textId="77777777" w:rsidR="001D256D" w:rsidRDefault="001D256D" w:rsidP="001D256D">
      <w:pPr>
        <w:pStyle w:val="BodyText"/>
      </w:pPr>
      <w:bookmarkStart w:id="16" w:name="multimedia"/>
    </w:p>
    <w:p w14:paraId="71B5733C" w14:textId="036C996D" w:rsidR="002C397A" w:rsidRPr="00DE240C" w:rsidRDefault="00EE1DD5">
      <w:pPr>
        <w:pStyle w:val="Heading2"/>
      </w:pPr>
      <w:r w:rsidRPr="00DE240C">
        <w:t>Multimedia</w:t>
      </w:r>
      <w:bookmarkEnd w:id="16"/>
    </w:p>
    <w:p w14:paraId="5912B5DD" w14:textId="099B6618" w:rsidR="002C397A" w:rsidRPr="005069A8" w:rsidRDefault="00EE1DD5" w:rsidP="005069A8">
      <w:pPr>
        <w:pStyle w:val="Heading3"/>
      </w:pPr>
      <w:bookmarkStart w:id="17" w:name="images"/>
      <w:r w:rsidRPr="005069A8">
        <w:t>Images</w:t>
      </w:r>
      <w:bookmarkEnd w:id="17"/>
    </w:p>
    <w:p w14:paraId="3E107333" w14:textId="14369937" w:rsidR="00061B05" w:rsidRPr="00CF3D99" w:rsidRDefault="00061B05" w:rsidP="00061B05">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 to be added in TNB-62: “As an author I want to upload my assets to the asset management system”.</w:t>
      </w:r>
      <w:r w:rsidRPr="00CF3D99">
        <w:br/>
        <w:t>First figure out infrastructure side of handling assets, then code the input side</w:t>
      </w:r>
      <w:r w:rsidR="00B84738">
        <w:t>.</w:t>
      </w:r>
      <w:r w:rsidRPr="00CF3D99">
        <w:br/>
        <w:t>:::</w:t>
      </w:r>
    </w:p>
    <w:p w14:paraId="07896C67" w14:textId="77777777" w:rsidR="00061B05" w:rsidRPr="00CF3D99" w:rsidRDefault="00061B05" w:rsidP="00061B05">
      <w:pPr>
        <w:pStyle w:val="BodyText"/>
      </w:pPr>
    </w:p>
    <w:p w14:paraId="02F7BC80" w14:textId="23F547F6" w:rsidR="0039513E" w:rsidRPr="005069A8" w:rsidRDefault="009A589C" w:rsidP="005069A8">
      <w:pPr>
        <w:pStyle w:val="Heading3"/>
      </w:pPr>
      <w:r>
        <w:t>Videos</w:t>
      </w:r>
    </w:p>
    <w:p w14:paraId="0E2C84A8" w14:textId="003170E7" w:rsidR="00CF3D99" w:rsidRPr="00E72078" w:rsidRDefault="00CF3D99" w:rsidP="00CF3D99">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w:t>
      </w:r>
      <w:r w:rsidRPr="00E72078">
        <w:t xml:space="preserve"> to be added in TNB-62: </w:t>
      </w:r>
      <w:r>
        <w:t>“</w:t>
      </w:r>
      <w:r w:rsidRPr="00E72078">
        <w:t xml:space="preserve">As an author I want to upload my assets to the asset </w:t>
      </w:r>
      <w:r w:rsidRPr="00656A07">
        <w:t>management system”.</w:t>
      </w:r>
      <w:r w:rsidRPr="00656A07">
        <w:br/>
        <w:t>First figure out infrastructure side of handling assets, then code the input side</w:t>
      </w:r>
      <w:r w:rsidR="00B84738">
        <w:t>.</w:t>
      </w:r>
      <w:r w:rsidRPr="00656A07">
        <w:br/>
        <w:t>:::</w:t>
      </w:r>
    </w:p>
    <w:p w14:paraId="05ED9727" w14:textId="77777777" w:rsidR="00697F4B" w:rsidRDefault="00697F4B" w:rsidP="00697F4B">
      <w:pPr>
        <w:pStyle w:val="BodyText"/>
        <w:rPr>
          <w:color w:val="FF0000"/>
        </w:rPr>
      </w:pPr>
    </w:p>
    <w:p w14:paraId="22B32EC7" w14:textId="0CE9D8FF" w:rsidR="00F62134" w:rsidRDefault="00F62134" w:rsidP="00467CA1">
      <w:pPr>
        <w:pStyle w:val="Heading3"/>
      </w:pPr>
      <w:r>
        <w:t>Alt text</w:t>
      </w:r>
    </w:p>
    <w:p w14:paraId="34A478E7" w14:textId="643456FD" w:rsidR="00F62134" w:rsidRDefault="008759EE" w:rsidP="00EC0031">
      <w:pPr>
        <w:pStyle w:val="BodyText"/>
        <w:jc w:val="both"/>
        <w:rPr>
          <w:color w:val="FF0000"/>
        </w:rPr>
      </w:pPr>
      <w:r>
        <w:rPr>
          <w:color w:val="FF0000"/>
        </w:rPr>
        <w:t xml:space="preserve">Please </w:t>
      </w:r>
      <w:r w:rsidR="00FE67EF">
        <w:rPr>
          <w:color w:val="FF0000"/>
        </w:rPr>
        <w:t>provide “Alt Text”</w:t>
      </w:r>
      <w:r w:rsidR="002E5759">
        <w:rPr>
          <w:color w:val="FF0000"/>
        </w:rPr>
        <w:t xml:space="preserve"> </w:t>
      </w:r>
      <w:r w:rsidR="00210EA9">
        <w:rPr>
          <w:color w:val="FF0000"/>
        </w:rPr>
        <w:t xml:space="preserve">to describe appearance or function of </w:t>
      </w:r>
      <w:r w:rsidR="005F3021">
        <w:rPr>
          <w:color w:val="FF0000"/>
        </w:rPr>
        <w:t xml:space="preserve">multimedia </w:t>
      </w:r>
      <w:r w:rsidR="005B46C7">
        <w:rPr>
          <w:color w:val="FF0000"/>
        </w:rPr>
        <w:t xml:space="preserve">object (images and videos) </w:t>
      </w:r>
      <w:r w:rsidR="005F3021">
        <w:rPr>
          <w:color w:val="FF0000"/>
        </w:rPr>
        <w:t>you include in your manuscript.</w:t>
      </w:r>
      <w:r w:rsidR="00EC0031">
        <w:rPr>
          <w:color w:val="FF0000"/>
        </w:rPr>
        <w:t xml:space="preserve"> </w:t>
      </w:r>
      <w:r w:rsidR="00EC0031" w:rsidRPr="00EC0031">
        <w:rPr>
          <w:color w:val="FF0000"/>
        </w:rPr>
        <w:t>The alt attribute is used to increase accessibility and user friendliness, including for blind internet users who rely on special software for web browsing.</w:t>
      </w:r>
    </w:p>
    <w:p w14:paraId="02F1D71C" w14:textId="1557D22C" w:rsidR="00187E8B" w:rsidRDefault="00187E8B" w:rsidP="00467CA1">
      <w:pPr>
        <w:pStyle w:val="BodyText"/>
        <w:jc w:val="both"/>
        <w:rPr>
          <w:color w:val="FF0000"/>
        </w:rPr>
      </w:pPr>
      <w:r>
        <w:rPr>
          <w:color w:val="FF0000"/>
        </w:rPr>
        <w:t>To add an “Alt Text”</w:t>
      </w:r>
      <w:r w:rsidR="008D70A1">
        <w:rPr>
          <w:color w:val="FF0000"/>
        </w:rPr>
        <w:t xml:space="preserve"> please use the “##Alt-text” field in a Metadata Table </w:t>
      </w:r>
      <w:r w:rsidR="00E41B40">
        <w:rPr>
          <w:color w:val="FF0000"/>
        </w:rPr>
        <w:t>under each described object.</w:t>
      </w:r>
    </w:p>
    <w:p w14:paraId="1B3941F5" w14:textId="77777777" w:rsidR="002E5759" w:rsidRDefault="002E5759" w:rsidP="00697F4B">
      <w:pPr>
        <w:pStyle w:val="BodyText"/>
        <w:rPr>
          <w:color w:val="FF0000"/>
        </w:rPr>
      </w:pPr>
    </w:p>
    <w:p w14:paraId="7F5F9FF1" w14:textId="1042DC85" w:rsidR="00F62134" w:rsidRPr="00770673" w:rsidRDefault="00F62134" w:rsidP="00F6213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Pr="00770673">
        <w:rPr>
          <w:rFonts w:ascii="Consolas" w:eastAsia="Times New Roman" w:hAnsi="Consolas" w:cs="Courier New"/>
          <w:color w:val="1F2328"/>
          <w:sz w:val="20"/>
          <w:szCs w:val="20"/>
        </w:rPr>
        <w:br/>
      </w:r>
      <w:r>
        <w:rPr>
          <w:rFonts w:ascii="Consolas" w:eastAsia="Times New Roman" w:hAnsi="Consolas" w:cs="Courier New"/>
          <w:color w:val="1F2328"/>
          <w:sz w:val="20"/>
          <w:szCs w:val="20"/>
        </w:rPr>
        <w:t>When you insert a multimedia file (image, video, etc.)</w:t>
      </w:r>
      <w:r w:rsidR="00512F3F">
        <w:rPr>
          <w:rFonts w:ascii="Consolas" w:eastAsia="Times New Roman" w:hAnsi="Consolas" w:cs="Courier New"/>
          <w:color w:val="1F2328"/>
          <w:sz w:val="20"/>
          <w:szCs w:val="20"/>
        </w:rPr>
        <w:t xml:space="preserve"> directly to MS Word</w:t>
      </w:r>
      <w:r>
        <w:rPr>
          <w:rFonts w:ascii="Consolas" w:eastAsia="Times New Roman" w:hAnsi="Consolas" w:cs="Courier New"/>
          <w:color w:val="1F2328"/>
          <w:sz w:val="20"/>
          <w:szCs w:val="20"/>
        </w:rPr>
        <w:t xml:space="preserve">, </w:t>
      </w:r>
      <w:r w:rsidR="00512F3F">
        <w:rPr>
          <w:rFonts w:ascii="Consolas" w:eastAsia="Times New Roman" w:hAnsi="Consolas" w:cs="Courier New"/>
          <w:color w:val="1F2328"/>
          <w:sz w:val="20"/>
          <w:szCs w:val="20"/>
        </w:rPr>
        <w:t>this program</w:t>
      </w:r>
      <w:r>
        <w:rPr>
          <w:rFonts w:ascii="Consolas" w:eastAsia="Times New Roman" w:hAnsi="Consolas" w:cs="Courier New"/>
          <w:color w:val="1F2328"/>
          <w:sz w:val="20"/>
          <w:szCs w:val="20"/>
        </w:rPr>
        <w:t xml:space="preserve"> might automatically insert the “Alt Text”</w:t>
      </w:r>
      <w:r w:rsidR="00512F3F">
        <w:rPr>
          <w:rFonts w:ascii="Consolas" w:eastAsia="Times New Roman" w:hAnsi="Consolas" w:cs="Courier New"/>
          <w:color w:val="1F2328"/>
          <w:sz w:val="20"/>
          <w:szCs w:val="20"/>
        </w:rPr>
        <w:t xml:space="preserve"> for you</w:t>
      </w:r>
      <w:r>
        <w:rPr>
          <w:rFonts w:ascii="Consolas" w:eastAsia="Times New Roman" w:hAnsi="Consolas" w:cs="Courier New"/>
          <w:color w:val="1F2328"/>
          <w:sz w:val="20"/>
          <w:szCs w:val="20"/>
        </w:rPr>
        <w:t>. Please make sure that this Alt Text does not contain blank lines. To edit it, right-click on an inserted multimedia, select “View Alt Text…” and change the text that will appear on the right.</w:t>
      </w:r>
      <w:r>
        <w:rPr>
          <w:rFonts w:ascii="Consolas" w:eastAsia="Times New Roman" w:hAnsi="Consolas" w:cs="Courier New"/>
          <w:color w:val="1F2328"/>
          <w:sz w:val="20"/>
          <w:szCs w:val="20"/>
        </w:rPr>
        <w:br/>
      </w:r>
      <w:r w:rsidRPr="00C51B77">
        <w:rPr>
          <w:rFonts w:ascii="Consolas" w:eastAsia="Times New Roman" w:hAnsi="Consolas" w:cs="Courier New"/>
          <w:noProof/>
          <w:color w:val="1F2328"/>
          <w:sz w:val="20"/>
          <w:szCs w:val="20"/>
        </w:rPr>
        <w:lastRenderedPageBreak/>
        <w:drawing>
          <wp:inline distT="0" distB="0" distL="0" distR="0" wp14:anchorId="00EBA7B1" wp14:editId="6B8CF196">
            <wp:extent cx="3305636" cy="5191850"/>
            <wp:effectExtent l="0" t="0" r="952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05636" cy="5191850"/>
                    </a:xfrm>
                    <a:prstGeom prst="rect">
                      <a:avLst/>
                    </a:prstGeom>
                  </pic:spPr>
                </pic:pic>
              </a:graphicData>
            </a:graphic>
          </wp:inline>
        </w:drawing>
      </w:r>
      <w:r w:rsidRPr="00E45961">
        <w:rPr>
          <w:rFonts w:ascii="Consolas" w:eastAsia="Times New Roman" w:hAnsi="Consolas" w:cs="Courier New"/>
          <w:color w:val="1F2328"/>
          <w:sz w:val="20"/>
          <w:szCs w:val="20"/>
        </w:rPr>
        <w:t xml:space="preserve"> </w:t>
      </w:r>
      <w:r>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287DB10" w14:textId="77777777" w:rsidR="00F62134" w:rsidRDefault="00F62134" w:rsidP="00F62134">
      <w:pPr>
        <w:pStyle w:val="BodyText"/>
      </w:pPr>
    </w:p>
    <w:p w14:paraId="55340427" w14:textId="55DE21F1" w:rsidR="00F62134" w:rsidRDefault="00F62134" w:rsidP="00697F4B">
      <w:pPr>
        <w:pStyle w:val="BodyText"/>
        <w:rPr>
          <w:color w:val="FF0000"/>
        </w:rPr>
      </w:pPr>
    </w:p>
    <w:p w14:paraId="36AEE146" w14:textId="77777777" w:rsidR="00F62134" w:rsidRDefault="00F62134" w:rsidP="00697F4B">
      <w:pPr>
        <w:pStyle w:val="BodyText"/>
        <w:rPr>
          <w:color w:val="FF0000"/>
        </w:rPr>
      </w:pPr>
    </w:p>
    <w:p w14:paraId="5AD12792" w14:textId="63DCD4CF" w:rsidR="001007A2" w:rsidRPr="00F648DB" w:rsidRDefault="001007A2">
      <w:r w:rsidRPr="00F648DB">
        <w:br w:type="page"/>
      </w:r>
    </w:p>
    <w:p w14:paraId="4A01FE22" w14:textId="77777777" w:rsidR="002C397A" w:rsidRDefault="00EE1DD5">
      <w:pPr>
        <w:pStyle w:val="Heading2"/>
      </w:pPr>
      <w:bookmarkStart w:id="18" w:name="tables"/>
      <w:r>
        <w:lastRenderedPageBreak/>
        <w:t>Tables</w:t>
      </w:r>
      <w:bookmarkEnd w:id="18"/>
    </w:p>
    <w:p w14:paraId="7C824C0C" w14:textId="08E89B00" w:rsidR="009663B1" w:rsidRDefault="009663B1" w:rsidP="000B0F43">
      <w:pPr>
        <w:pStyle w:val="FirstParagraph"/>
        <w:jc w:val="both"/>
      </w:pPr>
      <w:bookmarkStart w:id="19" w:name="markdown-tables"/>
      <w:r>
        <w:t xml:space="preserve">There are no explicit rules for formatting a table. </w:t>
      </w:r>
      <w:r w:rsidR="04CBCAD3">
        <w:t>If</w:t>
      </w:r>
      <w:r>
        <w:t xml:space="preserve"> </w:t>
      </w:r>
      <w:r w:rsidR="09791FC1">
        <w:t>you</w:t>
      </w:r>
      <w:r>
        <w:t xml:space="preserve"> insert a proper MS Word table, the platform should be able to recognize it and its contents and render it.</w:t>
      </w:r>
    </w:p>
    <w:p w14:paraId="43F52DC7" w14:textId="77777777" w:rsidR="00827881" w:rsidRPr="00827881" w:rsidRDefault="00827881" w:rsidP="006D0679">
      <w:pPr>
        <w:pStyle w:val="BodyText"/>
      </w:pPr>
    </w:p>
    <w:p w14:paraId="21502B81" w14:textId="0204AE7A" w:rsidR="004140E5" w:rsidRPr="004140E5" w:rsidRDefault="004140E5" w:rsidP="006D0679">
      <w:pPr>
        <w:pStyle w:val="Caption"/>
      </w:pPr>
      <w:r>
        <w:t xml:space="preserve">Table </w:t>
      </w:r>
      <w:fldSimple w:instr=" SEQ Table \* ARABIC ">
        <w:r w:rsidR="00A94C10">
          <w:rPr>
            <w:noProof/>
          </w:rPr>
          <w:t>4</w:t>
        </w:r>
      </w:fldSimple>
      <w:r w:rsidR="00827881">
        <w:t xml:space="preserve">: </w:t>
      </w:r>
      <w:r w:rsidR="00A10154">
        <w:t>The f</w:t>
      </w:r>
      <w:r w:rsidR="00827881">
        <w:t>irst example of a table</w:t>
      </w:r>
      <w:r w:rsidR="0013188F">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tc>
          <w:tcPr>
            <w:tcW w:w="0" w:type="auto"/>
            <w:vAlign w:val="bottom"/>
          </w:tcPr>
          <w:p w14:paraId="2DAC66FD" w14:textId="77777777" w:rsidR="009663B1" w:rsidRPr="00294D53" w:rsidRDefault="009663B1">
            <w:pPr>
              <w:pStyle w:val="Compact"/>
              <w:rPr>
                <w:b/>
                <w:bCs/>
              </w:rPr>
            </w:pPr>
            <w:r w:rsidRPr="00294D53">
              <w:rPr>
                <w:b/>
                <w:bCs/>
              </w:rPr>
              <w:t>Header 1</w:t>
            </w:r>
          </w:p>
        </w:tc>
        <w:tc>
          <w:tcPr>
            <w:tcW w:w="0" w:type="auto"/>
            <w:vAlign w:val="bottom"/>
          </w:tcPr>
          <w:p w14:paraId="49F7D0DA" w14:textId="77777777" w:rsidR="009663B1" w:rsidRPr="0023426E" w:rsidRDefault="009663B1">
            <w:pPr>
              <w:pStyle w:val="Compact"/>
            </w:pPr>
            <w:r w:rsidRPr="0023426E">
              <w:t>Header 2</w:t>
            </w:r>
          </w:p>
        </w:tc>
      </w:tr>
      <w:tr w:rsidR="009663B1" w14:paraId="0180B406" w14:textId="77777777">
        <w:tc>
          <w:tcPr>
            <w:tcW w:w="0" w:type="auto"/>
          </w:tcPr>
          <w:p w14:paraId="723605EF" w14:textId="77777777" w:rsidR="009663B1" w:rsidRDefault="009663B1">
            <w:pPr>
              <w:pStyle w:val="Compact"/>
            </w:pPr>
            <w:r>
              <w:t>Row 1, Column 1</w:t>
            </w:r>
          </w:p>
        </w:tc>
        <w:tc>
          <w:tcPr>
            <w:tcW w:w="0" w:type="auto"/>
          </w:tcPr>
          <w:p w14:paraId="1D8E91EB" w14:textId="77777777" w:rsidR="009663B1" w:rsidRPr="009E65F4" w:rsidRDefault="009663B1">
            <w:pPr>
              <w:pStyle w:val="Compact"/>
              <w:rPr>
                <w:i/>
                <w:iCs/>
              </w:rPr>
            </w:pPr>
            <w:r w:rsidRPr="009E65F4">
              <w:rPr>
                <w:i/>
                <w:iCs/>
              </w:rPr>
              <w:t>Row 1, Column 2</w:t>
            </w:r>
          </w:p>
        </w:tc>
      </w:tr>
      <w:tr w:rsidR="009663B1" w14:paraId="0042928C" w14:textId="77777777">
        <w:tc>
          <w:tcPr>
            <w:tcW w:w="0" w:type="auto"/>
          </w:tcPr>
          <w:p w14:paraId="418700E1" w14:textId="77777777" w:rsidR="009663B1" w:rsidRDefault="009663B1">
            <w:pPr>
              <w:pStyle w:val="Compact"/>
            </w:pPr>
            <w:r>
              <w:t>Row 2, Column 1</w:t>
            </w:r>
          </w:p>
        </w:tc>
        <w:tc>
          <w:tcPr>
            <w:tcW w:w="0" w:type="auto"/>
          </w:tcPr>
          <w:p w14:paraId="73398224" w14:textId="77777777" w:rsidR="009663B1" w:rsidRDefault="009663B1">
            <w:pPr>
              <w:pStyle w:val="Compact"/>
            </w:pPr>
            <w:r>
              <w:t>Row 2, Column 2</w:t>
            </w:r>
          </w:p>
        </w:tc>
      </w:tr>
    </w:tbl>
    <w:p w14:paraId="64BE7DA2" w14:textId="2AA2DCCF" w:rsidR="009663B1" w:rsidRDefault="009663B1" w:rsidP="000B0F43">
      <w:pPr>
        <w:pStyle w:val="BodyText"/>
        <w:jc w:val="both"/>
      </w:pPr>
      <w:r>
        <w:t>Note that the styling of a table does not influence how the platform will render it.</w:t>
      </w:r>
      <w:r w:rsidR="0046673B">
        <w:t xml:space="preserve"> The general rules of styling are applied, though (see for example the bolded table headers).</w:t>
      </w:r>
      <w:r w:rsidR="66B9F0A3">
        <w:t xml:space="preserve"> </w:t>
      </w:r>
      <w:r w:rsidR="00AF417A">
        <w:t>Please</w:t>
      </w:r>
      <w:r w:rsidR="00BC1AA7">
        <w:t xml:space="preserve"> refrain from using unnecessary highlights (italics, bold).</w:t>
      </w:r>
    </w:p>
    <w:p w14:paraId="0400781A" w14:textId="77777777" w:rsidR="00827881" w:rsidRDefault="00827881" w:rsidP="000B0F43">
      <w:pPr>
        <w:pStyle w:val="BodyText"/>
        <w:jc w:val="both"/>
      </w:pPr>
    </w:p>
    <w:p w14:paraId="6583D161" w14:textId="1120F9FB" w:rsidR="00827881" w:rsidRDefault="00A10154" w:rsidP="006D0679">
      <w:pPr>
        <w:pStyle w:val="Caption"/>
      </w:pPr>
      <w:r>
        <w:t xml:space="preserve">Table </w:t>
      </w:r>
      <w:fldSimple w:instr=" SEQ Table \* ARABIC ">
        <w:r w:rsidR="00A94C10">
          <w:rPr>
            <w:noProof/>
          </w:rPr>
          <w:t>5</w:t>
        </w:r>
      </w:fldSimple>
      <w:r>
        <w:t>: The second example of a table</w:t>
      </w:r>
      <w:r w:rsidR="0013188F">
        <w:t>.</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3426E" w:rsidRDefault="00332000">
            <w:pPr>
              <w:pStyle w:val="Compact"/>
            </w:pPr>
            <w:r w:rsidRPr="0023426E">
              <w:t>Header 2</w:t>
            </w:r>
          </w:p>
        </w:tc>
      </w:tr>
      <w:tr w:rsidR="00332000" w14:paraId="04324C32" w14:textId="77777777" w:rsidTr="009663B1">
        <w:tc>
          <w:tcPr>
            <w:tcW w:w="0" w:type="auto"/>
          </w:tcPr>
          <w:p w14:paraId="712EC566" w14:textId="77777777" w:rsidR="00332000" w:rsidRDefault="00332000">
            <w:pPr>
              <w:pStyle w:val="Compact"/>
            </w:pPr>
            <w:r>
              <w:t>Row 1, Column 1</w:t>
            </w:r>
          </w:p>
        </w:tc>
        <w:tc>
          <w:tcPr>
            <w:tcW w:w="0" w:type="auto"/>
          </w:tcPr>
          <w:p w14:paraId="2A57C521" w14:textId="77777777" w:rsidR="00332000" w:rsidRPr="009E65F4" w:rsidRDefault="00332000">
            <w:pPr>
              <w:pStyle w:val="Compact"/>
              <w:rPr>
                <w:i/>
                <w:iCs/>
              </w:rPr>
            </w:pPr>
            <w:r w:rsidRPr="009E65F4">
              <w:rPr>
                <w:i/>
                <w:iCs/>
              </w:rPr>
              <w:t>Row 1, Column 2</w:t>
            </w:r>
          </w:p>
        </w:tc>
      </w:tr>
      <w:tr w:rsidR="00332000" w14:paraId="5A3D1EBA" w14:textId="77777777" w:rsidTr="009663B1">
        <w:tc>
          <w:tcPr>
            <w:tcW w:w="0" w:type="auto"/>
          </w:tcPr>
          <w:p w14:paraId="18A1DF67" w14:textId="77777777" w:rsidR="00332000" w:rsidRDefault="00332000">
            <w:pPr>
              <w:pStyle w:val="Compact"/>
            </w:pPr>
            <w:r>
              <w:t>Row 2, Column 1</w:t>
            </w:r>
          </w:p>
        </w:tc>
        <w:tc>
          <w:tcPr>
            <w:tcW w:w="0" w:type="auto"/>
          </w:tcPr>
          <w:p w14:paraId="15041F9A" w14:textId="77777777" w:rsidR="00332000" w:rsidRDefault="00332000">
            <w:pPr>
              <w:pStyle w:val="Compact"/>
            </w:pPr>
            <w:r>
              <w:t>Row 2, Column 2</w:t>
            </w:r>
          </w:p>
        </w:tc>
      </w:tr>
    </w:tbl>
    <w:p w14:paraId="0B16AAA0" w14:textId="77777777" w:rsidR="00CA5C9F" w:rsidRDefault="00CA5C9F" w:rsidP="00E915DF"/>
    <w:p w14:paraId="6ED59FF2" w14:textId="1E77F9F3" w:rsidR="00161AEE" w:rsidRDefault="00BC1AA7" w:rsidP="00467CA1">
      <w:pPr>
        <w:pStyle w:val="BodyText"/>
        <w:jc w:val="both"/>
      </w:pPr>
      <w:r>
        <w:t>All tables</w:t>
      </w:r>
      <w:r w:rsidR="009F7943">
        <w:t xml:space="preserve"> other than Metadata Tables</w:t>
      </w:r>
      <w:r>
        <w:t xml:space="preserve"> need to be</w:t>
      </w:r>
      <w:r w:rsidR="00805816">
        <w:t xml:space="preserve"> numbered and</w:t>
      </w:r>
      <w:r>
        <w:t xml:space="preserve"> accompanied by a </w:t>
      </w:r>
      <w:r w:rsidR="00702C8A">
        <w:t>table heading or caption</w:t>
      </w:r>
      <w:r w:rsidR="00805816">
        <w:t xml:space="preserve">, e.g. Table 1: </w:t>
      </w:r>
      <w:r w:rsidR="00C13E96">
        <w:t>Examples of formatting a table.</w:t>
      </w:r>
      <w:bookmarkStart w:id="20" w:name="admonitions-myst-feature"/>
      <w:bookmarkEnd w:id="19"/>
    </w:p>
    <w:bookmarkEnd w:id="20"/>
    <w:p w14:paraId="6123A61E" w14:textId="77777777" w:rsidR="001D3C3A" w:rsidRPr="001D3C3A" w:rsidRDefault="001D3C3A" w:rsidP="001D3C3A">
      <w:pPr>
        <w:pStyle w:val="BodyText"/>
      </w:pPr>
    </w:p>
    <w:p w14:paraId="02C76AB7" w14:textId="172924AC" w:rsidR="002C397A" w:rsidRDefault="00EE1DD5">
      <w:pPr>
        <w:pStyle w:val="Heading2"/>
      </w:pPr>
      <w:bookmarkStart w:id="21" w:name="footnotes-myst-feature"/>
      <w:r>
        <w:t>Footnotes</w:t>
      </w:r>
      <w:bookmarkEnd w:id="21"/>
    </w:p>
    <w:p w14:paraId="7C701870" w14:textId="77777777" w:rsidR="0059447A" w:rsidRDefault="0059447A" w:rsidP="00467CA1">
      <w:pPr>
        <w:pStyle w:val="BodyText"/>
        <w:jc w:val="both"/>
      </w:pPr>
      <w:r>
        <w:t>Footnote numbering should be continuous in the manuscript. If desired, the numbering can start over at the beginning of each new chapter. We recommend resetting the footnote numbering for each new chapter.</w:t>
      </w:r>
    </w:p>
    <w:p w14:paraId="76F7414A" w14:textId="1243E6B3" w:rsidR="0059447A" w:rsidRDefault="0059447A" w:rsidP="00467CA1">
      <w:pPr>
        <w:pStyle w:val="BodyText"/>
        <w:jc w:val="both"/>
      </w:pPr>
      <w:r>
        <w:t>Please avoid using footnotes in headings or titles.</w:t>
      </w:r>
    </w:p>
    <w:p w14:paraId="0B432F6C" w14:textId="5B9B71D6" w:rsidR="002C397A" w:rsidRDefault="00E02393" w:rsidP="00801FB8">
      <w:pPr>
        <w:pStyle w:val="FirstParagraph"/>
        <w:jc w:val="both"/>
      </w:pPr>
      <w:r>
        <w:t>The platform</w:t>
      </w:r>
      <w:r w:rsidR="0000330B">
        <w:t xml:space="preserve"> support</w:t>
      </w:r>
      <w:r>
        <w:t>s</w:t>
      </w:r>
      <w:r w:rsidR="0000330B">
        <w:t xml:space="preserve"> footnotes out of the box. Just insert a footnote</w:t>
      </w:r>
      <w:r w:rsidR="0000330B">
        <w:rPr>
          <w:rStyle w:val="FootnoteReference"/>
        </w:rPr>
        <w:footnoteReference w:id="3"/>
      </w:r>
      <w:r w:rsidR="0000330B">
        <w:t xml:space="preserve"> and the </w:t>
      </w:r>
      <w:r>
        <w:t>software</w:t>
      </w:r>
      <w:r w:rsidR="0000330B">
        <w:t xml:space="preserve"> will handle it further.</w:t>
      </w:r>
    </w:p>
    <w:p w14:paraId="0E63311B" w14:textId="77777777" w:rsidR="0059447A" w:rsidRPr="004E2552" w:rsidRDefault="0059447A" w:rsidP="004E2552">
      <w:pPr>
        <w:pStyle w:val="BodyText"/>
      </w:pPr>
    </w:p>
    <w:p w14:paraId="784CEB45" w14:textId="4339C2D4" w:rsidR="003570C8" w:rsidRDefault="003570C8" w:rsidP="003570C8">
      <w:pPr>
        <w:pStyle w:val="Heading2"/>
      </w:pPr>
      <w:r>
        <w:lastRenderedPageBreak/>
        <w:t>Endnotes</w:t>
      </w:r>
    </w:p>
    <w:p w14:paraId="39EAB24C" w14:textId="09377769" w:rsidR="003570C8" w:rsidRPr="00790F1A" w:rsidRDefault="003570C8" w:rsidP="003570C8">
      <w:pPr>
        <w:pStyle w:val="FirstParagraph"/>
        <w:jc w:val="both"/>
      </w:pPr>
      <w:r w:rsidRPr="00790F1A">
        <w:t>We</w:t>
      </w:r>
      <w:r w:rsidR="002A4602" w:rsidRPr="00790F1A">
        <w:t xml:space="preserve"> also</w:t>
      </w:r>
      <w:r w:rsidRPr="00790F1A">
        <w:t xml:space="preserve"> support endnotes. </w:t>
      </w:r>
      <w:r w:rsidR="00BF666E" w:rsidRPr="00790F1A">
        <w:t>I</w:t>
      </w:r>
      <w:r w:rsidRPr="00790F1A">
        <w:t>nsert a</w:t>
      </w:r>
      <w:r w:rsidR="008C5CA5" w:rsidRPr="00790F1A">
        <w:t>n end</w:t>
      </w:r>
      <w:r w:rsidRPr="00790F1A">
        <w:t>note</w:t>
      </w:r>
      <w:r w:rsidR="008C5CA5" w:rsidRPr="00790F1A">
        <w:rPr>
          <w:rStyle w:val="EndnoteReference"/>
        </w:rPr>
        <w:endnoteReference w:id="2"/>
      </w:r>
      <w:r w:rsidRPr="00790F1A">
        <w:t xml:space="preserve"> and the platform will handle it </w:t>
      </w:r>
      <w:r w:rsidR="002A4602" w:rsidRPr="00790F1A">
        <w:t>similarly to footnotes</w:t>
      </w:r>
      <w:r w:rsidRPr="00790F1A">
        <w:t>.</w:t>
      </w:r>
    </w:p>
    <w:p w14:paraId="2C6BB81C" w14:textId="77777777" w:rsidR="00A93B06" w:rsidRDefault="00A93B06" w:rsidP="00A93B06">
      <w:pPr>
        <w:pStyle w:val="BodyText"/>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22" w:name="citations-myst-feature"/>
    </w:p>
    <w:p w14:paraId="1FE6733B" w14:textId="031454E0" w:rsidR="00AB7E6C" w:rsidRDefault="00AB7E6C" w:rsidP="00AB7E6C">
      <w:pPr>
        <w:pStyle w:val="Heading2"/>
      </w:pPr>
      <w:r>
        <w:lastRenderedPageBreak/>
        <w:t>Citations</w:t>
      </w:r>
    </w:p>
    <w:p w14:paraId="3969564A" w14:textId="269CE0B9" w:rsidR="006E2BD4" w:rsidRDefault="006E2BD4" w:rsidP="004C7AFB">
      <w:pPr>
        <w:pStyle w:val="Heading3"/>
      </w:pPr>
      <w:r>
        <w:t>Zotero</w:t>
      </w:r>
    </w:p>
    <w:p w14:paraId="1CA381A7" w14:textId="4DFAD8AE" w:rsidR="000F6E81" w:rsidRDefault="006E2BD4" w:rsidP="00D546E3">
      <w:pPr>
        <w:pStyle w:val="BodyText"/>
        <w:jc w:val="both"/>
      </w:pPr>
      <w:r>
        <w:t xml:space="preserve">At </w:t>
      </w:r>
      <w:r w:rsidR="459D7AC0">
        <w:t>the current</w:t>
      </w:r>
      <w:r>
        <w:t xml:space="preserve"> version of the platform, the only way to cite your sources is by using </w:t>
      </w:r>
      <w:r w:rsidR="45E72670">
        <w:t>Zotero</w:t>
      </w:r>
      <w:r>
        <w:t xml:space="preserve"> with the Zotero Word Plugin.</w:t>
      </w:r>
      <w:r w:rsidR="00615E8B">
        <w:t xml:space="preserve"> Zotero allows researchers to save references from library catalogs, research databases and other websites with a single click </w:t>
      </w:r>
      <w:r>
        <w:fldChar w:fldCharType="begin"/>
      </w:r>
      <w:r>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fldChar w:fldCharType="separate"/>
      </w:r>
      <w:r w:rsidR="00ED1BB0" w:rsidRPr="0ADC15A0">
        <w:rPr>
          <w:rFonts w:ascii="Cambria" w:hAnsi="Cambria"/>
        </w:rPr>
        <w:t>(Puckett 2017)</w:t>
      </w:r>
      <w:r>
        <w:fldChar w:fldCharType="end"/>
      </w:r>
      <w:r w:rsidR="00615E8B">
        <w:t>.</w:t>
      </w:r>
      <w:r w:rsidR="00ED1BB0">
        <w:t xml:space="preserve"> Using Zotero, you can simply add, update and manage all citations in your work. A Zotero citation can look like that:</w:t>
      </w:r>
    </w:p>
    <w:p w14:paraId="208CED11" w14:textId="18F7863A" w:rsidR="00ED1BB0" w:rsidRPr="001C3DA7"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 xml:space="preserve">{card} </w:t>
      </w:r>
      <w:r>
        <w:rPr>
          <w:rFonts w:ascii="Consolas" w:eastAsia="Times New Roman" w:hAnsi="Consolas" w:cs="Courier New"/>
          <w:color w:val="1F2328"/>
          <w:sz w:val="20"/>
          <w:szCs w:val="20"/>
        </w:rPr>
        <w:t>An example of a citation</w:t>
      </w:r>
      <w:r>
        <w:rPr>
          <w:rFonts w:ascii="Consolas" w:eastAsia="Times New Roman" w:hAnsi="Consolas" w:cs="Courier New"/>
          <w:color w:val="1F2328"/>
          <w:sz w:val="20"/>
          <w:szCs w:val="20"/>
        </w:rPr>
        <w:br/>
      </w:r>
      <w:r w:rsidR="00FA017F">
        <w:rPr>
          <w:rFonts w:ascii="Consolas" w:eastAsia="Times New Roman" w:hAnsi="Consolas" w:cs="Courier New"/>
          <w:color w:val="1F2328"/>
          <w:sz w:val="20"/>
          <w:szCs w:val="20"/>
        </w:rPr>
        <w:t>A</w:t>
      </w:r>
      <w:r w:rsidRPr="00ED1BB0">
        <w:rPr>
          <w:rFonts w:ascii="Consolas" w:eastAsia="Times New Roman" w:hAnsi="Consolas" w:cs="Courier New"/>
          <w:color w:val="1F2328"/>
          <w:sz w:val="20"/>
          <w:szCs w:val="20"/>
        </w:rPr>
        <w:t xml:space="preserve"> claim </w:t>
      </w:r>
      <w:r w:rsidRPr="00ED1BB0">
        <w:rPr>
          <w:rFonts w:ascii="Consolas" w:eastAsia="Times New Roman" w:hAnsi="Consolas" w:cs="Courier New"/>
          <w:color w:val="1F2328"/>
          <w:sz w:val="20"/>
          <w:szCs w:val="20"/>
        </w:rPr>
        <w:fldChar w:fldCharType="begin"/>
      </w:r>
      <w:r w:rsidR="007A7681">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D1BB0">
        <w:rPr>
          <w:rFonts w:ascii="Consolas" w:eastAsia="Times New Roman" w:hAnsi="Consolas" w:cs="Courier New"/>
          <w:color w:val="1F2328"/>
          <w:sz w:val="20"/>
          <w:szCs w:val="20"/>
        </w:rPr>
        <w:fldChar w:fldCharType="separate"/>
      </w:r>
      <w:r w:rsidR="007A7681" w:rsidRPr="007A7681">
        <w:rPr>
          <w:rFonts w:ascii="Consolas" w:hAnsi="Consolas"/>
          <w:sz w:val="20"/>
        </w:rPr>
        <w:t>(see Fickers and Tatarinov 2022, vol. 2, chap. 1 for more examples)</w:t>
      </w:r>
      <w:r w:rsidRPr="00ED1BB0">
        <w:rPr>
          <w:rFonts w:ascii="Consolas" w:eastAsia="Times New Roman" w:hAnsi="Consolas" w:cs="Courier New"/>
          <w:color w:val="1F2328"/>
          <w:sz w:val="20"/>
          <w:szCs w:val="20"/>
        </w:rPr>
        <w:fldChar w:fldCharType="end"/>
      </w:r>
      <w:r w:rsidRPr="00ED1BB0">
        <w:rPr>
          <w:rFonts w:ascii="Consolas" w:eastAsia="Times New Roman" w:hAnsi="Consolas" w:cs="Courier New"/>
          <w:color w:val="1F2328"/>
          <w:sz w:val="20"/>
          <w:szCs w:val="20"/>
        </w:rPr>
        <w:t>.</w:t>
      </w:r>
      <w:r>
        <w:rPr>
          <w:rFonts w:ascii="Consolas" w:eastAsia="Times New Roman" w:hAnsi="Consolas" w:cs="Courier New"/>
          <w:color w:val="1F2328"/>
          <w:sz w:val="20"/>
          <w:szCs w:val="20"/>
        </w:rPr>
        <w:br/>
        <w:t>:::</w:t>
      </w:r>
    </w:p>
    <w:p w14:paraId="3CDE8628" w14:textId="69088AA0" w:rsidR="00444782" w:rsidRDefault="00ED1BB0" w:rsidP="00D546E3">
      <w:pPr>
        <w:pStyle w:val="BodyText"/>
        <w:jc w:val="both"/>
      </w:pPr>
      <w:r>
        <w:t xml:space="preserve">Note that </w:t>
      </w:r>
      <w:r w:rsidR="00444782">
        <w:t>with Zotero, you manage the content</w:t>
      </w:r>
      <w:r w:rsidR="007A7681">
        <w:t>s</w:t>
      </w:r>
      <w:r w:rsidR="00444782">
        <w:t xml:space="preserve"> of </w:t>
      </w:r>
      <w:r w:rsidR="007A7681">
        <w:t>the source</w:t>
      </w:r>
      <w:r w:rsidR="00444782">
        <w:t xml:space="preserve"> centrally </w:t>
      </w:r>
      <w:r w:rsidR="007A7681">
        <w:t>with</w:t>
      </w:r>
      <w:r w:rsidR="00444782">
        <w:t xml:space="preserve">in your Zotero application. In your </w:t>
      </w:r>
      <w:r w:rsidR="007A7681">
        <w:t>book or other literary work</w:t>
      </w:r>
      <w:r w:rsidR="00202F10">
        <w:t>,</w:t>
      </w:r>
      <w:r w:rsidR="00444782">
        <w:t xml:space="preserve"> </w:t>
      </w:r>
      <w:r w:rsidR="007A7681">
        <w:t>you can add a reference to that source</w:t>
      </w:r>
      <w:r w:rsidR="00202F10">
        <w:t xml:space="preserve"> and optionally you can</w:t>
      </w:r>
      <w:r w:rsidR="007A7681">
        <w:t xml:space="preserve"> </w:t>
      </w:r>
      <w:r w:rsidR="00202F10">
        <w:t xml:space="preserve">also </w:t>
      </w:r>
      <w:r w:rsidR="007A7681">
        <w:t>add a prefix or a suffix</w:t>
      </w:r>
      <w:r w:rsidR="00F26535">
        <w:t xml:space="preserve"> </w:t>
      </w:r>
      <w:r w:rsidR="00202F10">
        <w:t>or</w:t>
      </w:r>
      <w:r w:rsidR="00F26535">
        <w:t xml:space="preserve"> a page/chapter/figure/etc</w:t>
      </w:r>
      <w:r w:rsidR="00202F10">
        <w:t>.</w:t>
      </w:r>
      <w:r w:rsidR="00F26535">
        <w:t xml:space="preserve"> you want to cite. </w:t>
      </w:r>
      <w:r w:rsidR="00444782">
        <w:t xml:space="preserve">Thus, </w:t>
      </w:r>
      <w:r w:rsidR="27A88B8F">
        <w:t>Zotero</w:t>
      </w:r>
      <w:r w:rsidR="00444782">
        <w:t xml:space="preserve"> is the only source of truth regarding the quoted source and your current work is the only source of truth regarding the individual reference to the source.</w:t>
      </w:r>
    </w:p>
    <w:p w14:paraId="5C493CEE" w14:textId="08729A23"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27"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3CF5CBB3" w:rsidR="006E2BD4" w:rsidRPr="006E2BD4" w:rsidRDefault="006E2BD4" w:rsidP="006E2BD4">
      <w:pPr>
        <w:pStyle w:val="BodyText"/>
      </w:pPr>
      <w:r>
        <w:t xml:space="preserve">To install Zotero, please follow the instructions </w:t>
      </w:r>
      <w:r w:rsidR="00010B60">
        <w:t>from</w:t>
      </w:r>
      <w:r>
        <w:t xml:space="preserve"> the </w:t>
      </w:r>
      <w:hyperlink r:id="rId28"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3DB8241" w:rsidR="006E2BD4" w:rsidRDefault="006B7EE5" w:rsidP="00A44C57">
      <w:pPr>
        <w:pStyle w:val="BodyText"/>
        <w:jc w:val="both"/>
      </w:pPr>
      <w:r>
        <w:t>Make sure that you have the Zotero Word Plugin installed</w:t>
      </w:r>
      <w:r w:rsidR="000F6E81">
        <w:t xml:space="preserve"> by following the instructions in the </w:t>
      </w:r>
      <w:hyperlink r:id="rId29" w:history="1">
        <w:r w:rsidR="000F6E81" w:rsidRPr="000F6E81">
          <w:rPr>
            <w:rStyle w:val="Hyperlink"/>
          </w:rPr>
          <w:t>documentati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995045"/>
                    </a:xfrm>
                    <a:prstGeom prst="rect">
                      <a:avLst/>
                    </a:prstGeom>
                  </pic:spPr>
                </pic:pic>
              </a:graphicData>
            </a:graphic>
          </wp:inline>
        </w:drawing>
      </w:r>
    </w:p>
    <w:p w14:paraId="7E38AAD0" w14:textId="0BE92032" w:rsidR="006E2BD4" w:rsidRDefault="006E2BD4" w:rsidP="006E2BD4">
      <w:pPr>
        <w:pStyle w:val="Heading4"/>
      </w:pPr>
      <w:r>
        <w:t xml:space="preserve">How </w:t>
      </w:r>
      <w:r w:rsidR="00827234">
        <w:t>To Add/Edit A Citation</w:t>
      </w:r>
    </w:p>
    <w:p w14:paraId="1043821A" w14:textId="7F8372A8" w:rsidR="00282D3D" w:rsidRDefault="004737B7" w:rsidP="003F5654">
      <w:pPr>
        <w:pStyle w:val="BodyText"/>
        <w:jc w:val="both"/>
      </w:pPr>
      <w:r>
        <w:t xml:space="preserve">Please follow the </w:t>
      </w:r>
      <w:hyperlink r:id="rId31"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 xml:space="preserve">You can begin citing with Zotero by clicking the “Add/Edit Citation” button. Pressing the button brings up the citation dialog. The citation dialog is used to select items from your Zotero library, and create a citation. Start typing </w:t>
      </w:r>
      <w:r>
        <w:lastRenderedPageBreak/>
        <w:t>part of a title, the last names of one or more authors, and/or a year in the dialog box. Matching items will instantly appear below the dialog box.</w:t>
      </w:r>
    </w:p>
    <w:p w14:paraId="639221FE" w14:textId="10D5B7B4" w:rsidR="00F2202A" w:rsidRDefault="00F2202A" w:rsidP="00F2202A">
      <w:pPr>
        <w:pStyle w:val="Heading4"/>
      </w:pPr>
      <w:r>
        <w:t xml:space="preserve">How </w:t>
      </w:r>
      <w:r w:rsidR="00827234">
        <w:t>To Check If Your Citation Is Valid</w:t>
      </w:r>
    </w:p>
    <w:p w14:paraId="3BD89A94" w14:textId="0851B222"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r w:rsidR="00A94C10">
        <w:t>Figure 5</w:t>
      </w:r>
      <w:r w:rsidR="0099751B" w:rsidRPr="007E2ECF">
        <w:fldChar w:fldCharType="end"/>
      </w:r>
      <w:r w:rsidRPr="007E2ECF">
        <w:t>)</w:t>
      </w:r>
      <w:r w:rsidR="009B320A" w:rsidRPr="007E2ECF">
        <w:t>.</w:t>
      </w:r>
      <w:r w:rsidR="002D259C">
        <w:t xml:space="preserve"> Do not use those options for editing – </w:t>
      </w:r>
      <w:r w:rsidR="00A938E9">
        <w:t xml:space="preserve">for that purpos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11660" cy="2436576"/>
                    </a:xfrm>
                    <a:prstGeom prst="rect">
                      <a:avLst/>
                    </a:prstGeom>
                  </pic:spPr>
                </pic:pic>
              </a:graphicData>
            </a:graphic>
          </wp:inline>
        </w:drawing>
      </w:r>
    </w:p>
    <w:p w14:paraId="6DAD3442" w14:textId="38904612" w:rsidR="00AD67EA" w:rsidRPr="009B320A" w:rsidRDefault="00AD67EA" w:rsidP="009E00F7">
      <w:pPr>
        <w:pStyle w:val="Caption"/>
        <w:jc w:val="both"/>
      </w:pPr>
      <w:bookmarkStart w:id="23" w:name="_Ref156828591"/>
      <w:bookmarkStart w:id="24" w:name="_Toc168562710"/>
      <w:r>
        <w:t xml:space="preserve">Figure </w:t>
      </w:r>
      <w:r>
        <w:fldChar w:fldCharType="begin"/>
      </w:r>
      <w:r>
        <w:instrText>SEQ Figure \* ARABIC</w:instrText>
      </w:r>
      <w:r>
        <w:fldChar w:fldCharType="separate"/>
      </w:r>
      <w:r w:rsidR="00A94C10">
        <w:rPr>
          <w:noProof/>
        </w:rPr>
        <w:t>5</w:t>
      </w:r>
      <w:r>
        <w:fldChar w:fldCharType="end"/>
      </w:r>
      <w:bookmarkEnd w:id="23"/>
      <w:r w:rsidR="006D0679">
        <w:t>:</w:t>
      </w:r>
      <w:r>
        <w:t xml:space="preserve"> A valid Zotero citation should be an active field. After right-clicking </w:t>
      </w:r>
      <w:r>
        <w:rPr>
          <w:noProof/>
        </w:rPr>
        <w:t>it you should see options like 'Toggle Field Codes' (this option will allow you to see the internal data of your citation).</w:t>
      </w:r>
      <w:bookmarkEnd w:id="24"/>
    </w:p>
    <w:p w14:paraId="4B343E7F" w14:textId="10E99D48" w:rsidR="00CF6297" w:rsidRPr="00751139" w:rsidRDefault="00CF6297" w:rsidP="00CF6297">
      <w:pPr>
        <w:pStyle w:val="Heading4"/>
      </w:pPr>
      <w:r w:rsidRPr="00751139">
        <w:t>Document Preferences</w:t>
      </w:r>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BC91EB4"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ADC15A0">
        <w:rPr>
          <w:rFonts w:ascii="Consolas" w:eastAsia="Times New Roman" w:hAnsi="Consolas" w:cs="Courier New"/>
          <w:color w:val="1F2328"/>
          <w:sz w:val="20"/>
          <w:szCs w:val="20"/>
        </w:rPr>
        <w:t>:::{important}</w:t>
      </w:r>
      <w:r>
        <w:br/>
      </w:r>
      <w:r w:rsidR="001D77FC">
        <w:t>In the “Store Citations as” document preferences, w</w:t>
      </w:r>
      <w:r>
        <w:t xml:space="preserve">e recommend </w:t>
      </w:r>
      <w:r w:rsidR="45874965">
        <w:t>using</w:t>
      </w:r>
      <w:r w:rsidR="001D77FC">
        <w:t xml:space="preserve"> the Fields option</w:t>
      </w:r>
      <w:r>
        <w:t>.</w:t>
      </w:r>
      <w:r w:rsidR="001D77FC">
        <w:t xml:space="preserve"> Storing your citations as bookmarks may not render correct result.</w:t>
      </w:r>
      <w:r>
        <w:br/>
      </w:r>
      <w:r w:rsidRPr="0ADC15A0">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t>Bibliography</w:t>
      </w:r>
    </w:p>
    <w:p w14:paraId="4420CC1D" w14:textId="43CEC9EF" w:rsidR="006B7EE5" w:rsidRDefault="00CD565D" w:rsidP="00A44C57">
      <w:pPr>
        <w:pStyle w:val="FirstParagraph"/>
        <w:jc w:val="both"/>
      </w:pPr>
      <w:r>
        <w:t xml:space="preserve">Please do not add a bibliography. </w:t>
      </w:r>
      <w:r w:rsidR="006B7EE5">
        <w:t xml:space="preserve">The bibliography will be </w:t>
      </w:r>
      <w:r>
        <w:t xml:space="preserve">automatically </w:t>
      </w:r>
      <w:r w:rsidR="006B7EE5">
        <w:t xml:space="preserve">generated for you. Creating a bibliography on your own will duplicate </w:t>
      </w:r>
      <w:r w:rsidR="5EB2FDDA">
        <w:t>an already</w:t>
      </w:r>
      <w:r w:rsidR="006B7EE5">
        <w:t xml:space="preserve"> existing </w:t>
      </w:r>
      <w:r w:rsidR="1C291823">
        <w:t>one</w:t>
      </w:r>
      <w:r w:rsidR="006B7EE5">
        <w:t>.</w:t>
      </w:r>
    </w:p>
    <w:bookmarkEnd w:id="22"/>
    <w:p w14:paraId="23191578" w14:textId="77777777" w:rsidR="00CC7DC6" w:rsidRPr="00C4091C" w:rsidRDefault="00CC7DC6" w:rsidP="00C4091C">
      <w:pPr>
        <w:pStyle w:val="BodyText"/>
      </w:pPr>
    </w:p>
    <w:sectPr w:rsidR="00CC7DC6"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C8349" w14:textId="77777777" w:rsidR="00C25B2F" w:rsidRDefault="00C25B2F">
      <w:pPr>
        <w:spacing w:after="0"/>
      </w:pPr>
      <w:r>
        <w:separator/>
      </w:r>
    </w:p>
  </w:endnote>
  <w:endnote w:type="continuationSeparator" w:id="0">
    <w:p w14:paraId="3D2DF416" w14:textId="77777777" w:rsidR="00C25B2F" w:rsidRDefault="00C25B2F">
      <w:pPr>
        <w:spacing w:after="0"/>
      </w:pPr>
      <w:r>
        <w:continuationSeparator/>
      </w:r>
    </w:p>
  </w:endnote>
  <w:endnote w:type="continuationNotice" w:id="1">
    <w:p w14:paraId="55C9B8AF" w14:textId="77777777" w:rsidR="00C25B2F" w:rsidRDefault="00C25B2F">
      <w:pPr>
        <w:spacing w:after="0"/>
      </w:pPr>
    </w:p>
  </w:endnote>
  <w:endnote w:id="2">
    <w:p w14:paraId="6995E1D1" w14:textId="77777777" w:rsidR="008C5CA5" w:rsidRDefault="008C5CA5" w:rsidP="008C5CA5">
      <w:pPr>
        <w:pStyle w:val="EndnoteText"/>
      </w:pPr>
      <w:r>
        <w:rPr>
          <w:rStyle w:val="EndnoteReference"/>
        </w:rPr>
        <w:endnoteRef/>
      </w:r>
      <w:r>
        <w:t xml:space="preserve"> An example of endnot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OCR A Extended">
    <w:panose1 w:val="02010509020102010303"/>
    <w:charset w:val="00"/>
    <w:family w:val="moder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352A7" w14:textId="77777777" w:rsidR="00C25B2F" w:rsidRDefault="00C25B2F">
      <w:r>
        <w:separator/>
      </w:r>
    </w:p>
  </w:footnote>
  <w:footnote w:type="continuationSeparator" w:id="0">
    <w:p w14:paraId="2024ECF7" w14:textId="77777777" w:rsidR="00C25B2F" w:rsidRDefault="00C25B2F">
      <w:r>
        <w:continuationSeparator/>
      </w:r>
    </w:p>
  </w:footnote>
  <w:footnote w:type="continuationNotice" w:id="1">
    <w:p w14:paraId="732B0B88" w14:textId="77777777" w:rsidR="00C25B2F" w:rsidRDefault="00C25B2F">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4"/>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7"/>
  </w:num>
  <w:num w:numId="24" w16cid:durableId="135612909">
    <w:abstractNumId w:val="16"/>
  </w:num>
  <w:num w:numId="25" w16cid:durableId="1802571389">
    <w:abstractNumId w:val="22"/>
  </w:num>
  <w:num w:numId="26" w16cid:durableId="1831215977">
    <w:abstractNumId w:val="15"/>
  </w:num>
  <w:num w:numId="27" w16cid:durableId="1569221027">
    <w:abstractNumId w:val="20"/>
  </w:num>
  <w:num w:numId="28" w16cid:durableId="1929918828">
    <w:abstractNumId w:val="13"/>
  </w:num>
  <w:num w:numId="29" w16cid:durableId="1694188962">
    <w:abstractNumId w:val="12"/>
  </w:num>
  <w:num w:numId="30" w16cid:durableId="1780830196">
    <w:abstractNumId w:val="11"/>
  </w:num>
  <w:num w:numId="31" w16cid:durableId="1011302362">
    <w:abstractNumId w:val="19"/>
  </w:num>
  <w:num w:numId="32" w16cid:durableId="12184735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661D"/>
    <w:rsid w:val="00030A83"/>
    <w:rsid w:val="00037CD1"/>
    <w:rsid w:val="000455B1"/>
    <w:rsid w:val="0004788D"/>
    <w:rsid w:val="00057FDD"/>
    <w:rsid w:val="00061B05"/>
    <w:rsid w:val="00062ADD"/>
    <w:rsid w:val="00063926"/>
    <w:rsid w:val="00067DFF"/>
    <w:rsid w:val="00070737"/>
    <w:rsid w:val="00077EEE"/>
    <w:rsid w:val="0008061F"/>
    <w:rsid w:val="00081EBE"/>
    <w:rsid w:val="00082C8D"/>
    <w:rsid w:val="00084C70"/>
    <w:rsid w:val="00090255"/>
    <w:rsid w:val="00090BD1"/>
    <w:rsid w:val="00091450"/>
    <w:rsid w:val="00094E64"/>
    <w:rsid w:val="000A018F"/>
    <w:rsid w:val="000A08C1"/>
    <w:rsid w:val="000A1236"/>
    <w:rsid w:val="000A493C"/>
    <w:rsid w:val="000A4CBB"/>
    <w:rsid w:val="000A770A"/>
    <w:rsid w:val="000B0F43"/>
    <w:rsid w:val="000B0F50"/>
    <w:rsid w:val="000B1C5B"/>
    <w:rsid w:val="000B390F"/>
    <w:rsid w:val="000B42C7"/>
    <w:rsid w:val="000C2044"/>
    <w:rsid w:val="000D0DA8"/>
    <w:rsid w:val="000E65D8"/>
    <w:rsid w:val="000F39FF"/>
    <w:rsid w:val="000F5233"/>
    <w:rsid w:val="000F66F7"/>
    <w:rsid w:val="000F6E81"/>
    <w:rsid w:val="001007A2"/>
    <w:rsid w:val="00100E92"/>
    <w:rsid w:val="001057BE"/>
    <w:rsid w:val="00112717"/>
    <w:rsid w:val="001128C2"/>
    <w:rsid w:val="00113FFA"/>
    <w:rsid w:val="00114FF1"/>
    <w:rsid w:val="00116BD1"/>
    <w:rsid w:val="00124B68"/>
    <w:rsid w:val="001255D4"/>
    <w:rsid w:val="001317BD"/>
    <w:rsid w:val="0013188F"/>
    <w:rsid w:val="0013195F"/>
    <w:rsid w:val="0013447E"/>
    <w:rsid w:val="001351AC"/>
    <w:rsid w:val="00136FFB"/>
    <w:rsid w:val="00137336"/>
    <w:rsid w:val="00143017"/>
    <w:rsid w:val="00144856"/>
    <w:rsid w:val="001453EC"/>
    <w:rsid w:val="00150BB8"/>
    <w:rsid w:val="00152DB5"/>
    <w:rsid w:val="00154195"/>
    <w:rsid w:val="001575A6"/>
    <w:rsid w:val="00160414"/>
    <w:rsid w:val="00160AC7"/>
    <w:rsid w:val="00160E53"/>
    <w:rsid w:val="00161AEE"/>
    <w:rsid w:val="00162A6E"/>
    <w:rsid w:val="001746F7"/>
    <w:rsid w:val="00180E46"/>
    <w:rsid w:val="00181073"/>
    <w:rsid w:val="00182D0B"/>
    <w:rsid w:val="0018468D"/>
    <w:rsid w:val="00187E8B"/>
    <w:rsid w:val="001909C2"/>
    <w:rsid w:val="00194D31"/>
    <w:rsid w:val="001953AB"/>
    <w:rsid w:val="00195619"/>
    <w:rsid w:val="00195F25"/>
    <w:rsid w:val="001969C9"/>
    <w:rsid w:val="00197BEE"/>
    <w:rsid w:val="001A0DAF"/>
    <w:rsid w:val="001A1A1F"/>
    <w:rsid w:val="001A2931"/>
    <w:rsid w:val="001A3AA4"/>
    <w:rsid w:val="001A3DD5"/>
    <w:rsid w:val="001A4452"/>
    <w:rsid w:val="001C0073"/>
    <w:rsid w:val="001C3D28"/>
    <w:rsid w:val="001C3DA7"/>
    <w:rsid w:val="001C4282"/>
    <w:rsid w:val="001C4B75"/>
    <w:rsid w:val="001C6DC9"/>
    <w:rsid w:val="001C6E3A"/>
    <w:rsid w:val="001C7B11"/>
    <w:rsid w:val="001D0041"/>
    <w:rsid w:val="001D256D"/>
    <w:rsid w:val="001D3C3A"/>
    <w:rsid w:val="001D5153"/>
    <w:rsid w:val="001D5396"/>
    <w:rsid w:val="001D5AC3"/>
    <w:rsid w:val="001D6611"/>
    <w:rsid w:val="001D77FC"/>
    <w:rsid w:val="001D79BE"/>
    <w:rsid w:val="001E26A5"/>
    <w:rsid w:val="001E58C5"/>
    <w:rsid w:val="001E66DB"/>
    <w:rsid w:val="001E6B1D"/>
    <w:rsid w:val="001F1E1A"/>
    <w:rsid w:val="0020004A"/>
    <w:rsid w:val="00201AAC"/>
    <w:rsid w:val="00202F10"/>
    <w:rsid w:val="002046E9"/>
    <w:rsid w:val="00205FE6"/>
    <w:rsid w:val="0021005B"/>
    <w:rsid w:val="002104FC"/>
    <w:rsid w:val="00210DCB"/>
    <w:rsid w:val="00210EA9"/>
    <w:rsid w:val="00212D1A"/>
    <w:rsid w:val="0021493B"/>
    <w:rsid w:val="002158AA"/>
    <w:rsid w:val="00221600"/>
    <w:rsid w:val="00225CEC"/>
    <w:rsid w:val="002266E0"/>
    <w:rsid w:val="00227545"/>
    <w:rsid w:val="002316F2"/>
    <w:rsid w:val="00232540"/>
    <w:rsid w:val="00232B26"/>
    <w:rsid w:val="0023426E"/>
    <w:rsid w:val="00236931"/>
    <w:rsid w:val="00240B29"/>
    <w:rsid w:val="002413D6"/>
    <w:rsid w:val="00243715"/>
    <w:rsid w:val="00245173"/>
    <w:rsid w:val="00245E67"/>
    <w:rsid w:val="00247609"/>
    <w:rsid w:val="00251FB7"/>
    <w:rsid w:val="00251FDF"/>
    <w:rsid w:val="002534D2"/>
    <w:rsid w:val="002545EE"/>
    <w:rsid w:val="002564BA"/>
    <w:rsid w:val="0026457E"/>
    <w:rsid w:val="00270285"/>
    <w:rsid w:val="002743A8"/>
    <w:rsid w:val="00274C47"/>
    <w:rsid w:val="0027599A"/>
    <w:rsid w:val="00276DDF"/>
    <w:rsid w:val="0028182F"/>
    <w:rsid w:val="00282D3D"/>
    <w:rsid w:val="00284AA9"/>
    <w:rsid w:val="00290CBB"/>
    <w:rsid w:val="00292C38"/>
    <w:rsid w:val="002937D5"/>
    <w:rsid w:val="00294D53"/>
    <w:rsid w:val="002957A2"/>
    <w:rsid w:val="002959F1"/>
    <w:rsid w:val="002A0F2C"/>
    <w:rsid w:val="002A3E8D"/>
    <w:rsid w:val="002A4602"/>
    <w:rsid w:val="002A475C"/>
    <w:rsid w:val="002A6B0B"/>
    <w:rsid w:val="002A72F5"/>
    <w:rsid w:val="002A7B04"/>
    <w:rsid w:val="002B164B"/>
    <w:rsid w:val="002B2715"/>
    <w:rsid w:val="002B2F95"/>
    <w:rsid w:val="002B325E"/>
    <w:rsid w:val="002B4D82"/>
    <w:rsid w:val="002C12D3"/>
    <w:rsid w:val="002C2F53"/>
    <w:rsid w:val="002C397A"/>
    <w:rsid w:val="002C39A9"/>
    <w:rsid w:val="002C5579"/>
    <w:rsid w:val="002C71E6"/>
    <w:rsid w:val="002C71FE"/>
    <w:rsid w:val="002D259C"/>
    <w:rsid w:val="002D5122"/>
    <w:rsid w:val="002D5256"/>
    <w:rsid w:val="002D631C"/>
    <w:rsid w:val="002E2596"/>
    <w:rsid w:val="002E4B39"/>
    <w:rsid w:val="002E5759"/>
    <w:rsid w:val="002E79F7"/>
    <w:rsid w:val="002F0FE7"/>
    <w:rsid w:val="002F38DA"/>
    <w:rsid w:val="003001DF"/>
    <w:rsid w:val="00300E28"/>
    <w:rsid w:val="003025CF"/>
    <w:rsid w:val="003069A7"/>
    <w:rsid w:val="00311842"/>
    <w:rsid w:val="00311AE6"/>
    <w:rsid w:val="00321B33"/>
    <w:rsid w:val="00322B6D"/>
    <w:rsid w:val="003232DE"/>
    <w:rsid w:val="0032451B"/>
    <w:rsid w:val="00326686"/>
    <w:rsid w:val="00330D9F"/>
    <w:rsid w:val="00331A3B"/>
    <w:rsid w:val="00332000"/>
    <w:rsid w:val="003336FC"/>
    <w:rsid w:val="00333826"/>
    <w:rsid w:val="00333CC9"/>
    <w:rsid w:val="00340CE3"/>
    <w:rsid w:val="0034367C"/>
    <w:rsid w:val="00347212"/>
    <w:rsid w:val="00347550"/>
    <w:rsid w:val="00347D95"/>
    <w:rsid w:val="00350446"/>
    <w:rsid w:val="003504E2"/>
    <w:rsid w:val="003522A9"/>
    <w:rsid w:val="003525C8"/>
    <w:rsid w:val="00353925"/>
    <w:rsid w:val="003570C8"/>
    <w:rsid w:val="00357D32"/>
    <w:rsid w:val="00362460"/>
    <w:rsid w:val="003633DB"/>
    <w:rsid w:val="003633E0"/>
    <w:rsid w:val="00363A63"/>
    <w:rsid w:val="003658C7"/>
    <w:rsid w:val="00370911"/>
    <w:rsid w:val="003750EE"/>
    <w:rsid w:val="00383219"/>
    <w:rsid w:val="00384A84"/>
    <w:rsid w:val="00385BCB"/>
    <w:rsid w:val="00390188"/>
    <w:rsid w:val="00391E46"/>
    <w:rsid w:val="00392733"/>
    <w:rsid w:val="00393306"/>
    <w:rsid w:val="0039513E"/>
    <w:rsid w:val="003953C4"/>
    <w:rsid w:val="003A0E75"/>
    <w:rsid w:val="003A3167"/>
    <w:rsid w:val="003A336C"/>
    <w:rsid w:val="003A352E"/>
    <w:rsid w:val="003A76E3"/>
    <w:rsid w:val="003B262D"/>
    <w:rsid w:val="003B4AB3"/>
    <w:rsid w:val="003B4E10"/>
    <w:rsid w:val="003B5643"/>
    <w:rsid w:val="003C238D"/>
    <w:rsid w:val="003D0E85"/>
    <w:rsid w:val="003E62D4"/>
    <w:rsid w:val="003F0A70"/>
    <w:rsid w:val="003F100F"/>
    <w:rsid w:val="003F18D7"/>
    <w:rsid w:val="003F5654"/>
    <w:rsid w:val="0040141D"/>
    <w:rsid w:val="00405562"/>
    <w:rsid w:val="00411888"/>
    <w:rsid w:val="004140E5"/>
    <w:rsid w:val="00415CB0"/>
    <w:rsid w:val="004175D2"/>
    <w:rsid w:val="00417F34"/>
    <w:rsid w:val="00420071"/>
    <w:rsid w:val="00424856"/>
    <w:rsid w:val="00426F48"/>
    <w:rsid w:val="00431D4B"/>
    <w:rsid w:val="00433514"/>
    <w:rsid w:val="0043423A"/>
    <w:rsid w:val="00437045"/>
    <w:rsid w:val="0044161A"/>
    <w:rsid w:val="004423CA"/>
    <w:rsid w:val="00444782"/>
    <w:rsid w:val="0046673B"/>
    <w:rsid w:val="00467CA1"/>
    <w:rsid w:val="00472D23"/>
    <w:rsid w:val="004737B7"/>
    <w:rsid w:val="00474EDE"/>
    <w:rsid w:val="0047545C"/>
    <w:rsid w:val="00484FAB"/>
    <w:rsid w:val="00486324"/>
    <w:rsid w:val="00490004"/>
    <w:rsid w:val="00490B71"/>
    <w:rsid w:val="00490C91"/>
    <w:rsid w:val="00491E75"/>
    <w:rsid w:val="00492C64"/>
    <w:rsid w:val="00496389"/>
    <w:rsid w:val="004964D1"/>
    <w:rsid w:val="004A2223"/>
    <w:rsid w:val="004A2695"/>
    <w:rsid w:val="004A3092"/>
    <w:rsid w:val="004A6A2E"/>
    <w:rsid w:val="004A75D2"/>
    <w:rsid w:val="004A7D5C"/>
    <w:rsid w:val="004B266E"/>
    <w:rsid w:val="004B5DED"/>
    <w:rsid w:val="004B66CF"/>
    <w:rsid w:val="004B6C9E"/>
    <w:rsid w:val="004C23A4"/>
    <w:rsid w:val="004C5D6C"/>
    <w:rsid w:val="004C67EB"/>
    <w:rsid w:val="004C71E7"/>
    <w:rsid w:val="004C7AFB"/>
    <w:rsid w:val="004D06DA"/>
    <w:rsid w:val="004D2846"/>
    <w:rsid w:val="004D571A"/>
    <w:rsid w:val="004D765D"/>
    <w:rsid w:val="004E2552"/>
    <w:rsid w:val="004E29B3"/>
    <w:rsid w:val="004E63A5"/>
    <w:rsid w:val="004E7D5D"/>
    <w:rsid w:val="004F2ADE"/>
    <w:rsid w:val="004F531D"/>
    <w:rsid w:val="004F572D"/>
    <w:rsid w:val="004F66FA"/>
    <w:rsid w:val="004F7245"/>
    <w:rsid w:val="00501EBC"/>
    <w:rsid w:val="00502276"/>
    <w:rsid w:val="005025C2"/>
    <w:rsid w:val="005069A8"/>
    <w:rsid w:val="00512F3F"/>
    <w:rsid w:val="00516228"/>
    <w:rsid w:val="00521316"/>
    <w:rsid w:val="00522ED4"/>
    <w:rsid w:val="00530128"/>
    <w:rsid w:val="00535552"/>
    <w:rsid w:val="00535971"/>
    <w:rsid w:val="00537B68"/>
    <w:rsid w:val="00540965"/>
    <w:rsid w:val="00540AB8"/>
    <w:rsid w:val="00547CEC"/>
    <w:rsid w:val="00550394"/>
    <w:rsid w:val="00550D99"/>
    <w:rsid w:val="0055193E"/>
    <w:rsid w:val="00551FB4"/>
    <w:rsid w:val="00553F77"/>
    <w:rsid w:val="00556EAD"/>
    <w:rsid w:val="00560236"/>
    <w:rsid w:val="00566B3E"/>
    <w:rsid w:val="0057301C"/>
    <w:rsid w:val="00573A87"/>
    <w:rsid w:val="00573BA3"/>
    <w:rsid w:val="00590CFC"/>
    <w:rsid w:val="00590D07"/>
    <w:rsid w:val="005928FE"/>
    <w:rsid w:val="0059447A"/>
    <w:rsid w:val="00594DB8"/>
    <w:rsid w:val="00594DFF"/>
    <w:rsid w:val="00595254"/>
    <w:rsid w:val="005957FC"/>
    <w:rsid w:val="00596CAC"/>
    <w:rsid w:val="005A12BF"/>
    <w:rsid w:val="005A14DC"/>
    <w:rsid w:val="005A184B"/>
    <w:rsid w:val="005B135E"/>
    <w:rsid w:val="005B45B7"/>
    <w:rsid w:val="005B46C7"/>
    <w:rsid w:val="005B5502"/>
    <w:rsid w:val="005B61EF"/>
    <w:rsid w:val="005C212B"/>
    <w:rsid w:val="005D1141"/>
    <w:rsid w:val="005D2E82"/>
    <w:rsid w:val="005E1117"/>
    <w:rsid w:val="005E1E3E"/>
    <w:rsid w:val="005E2BDD"/>
    <w:rsid w:val="005F3021"/>
    <w:rsid w:val="00602D54"/>
    <w:rsid w:val="00603FE8"/>
    <w:rsid w:val="00604A67"/>
    <w:rsid w:val="0060749F"/>
    <w:rsid w:val="006100DA"/>
    <w:rsid w:val="0061053D"/>
    <w:rsid w:val="006136F0"/>
    <w:rsid w:val="00615581"/>
    <w:rsid w:val="00615E8B"/>
    <w:rsid w:val="006164CD"/>
    <w:rsid w:val="00620D15"/>
    <w:rsid w:val="00621C27"/>
    <w:rsid w:val="006239F4"/>
    <w:rsid w:val="00631C92"/>
    <w:rsid w:val="006333F7"/>
    <w:rsid w:val="00636246"/>
    <w:rsid w:val="00637C82"/>
    <w:rsid w:val="006541FE"/>
    <w:rsid w:val="006543E3"/>
    <w:rsid w:val="00656A07"/>
    <w:rsid w:val="006624B0"/>
    <w:rsid w:val="00663CD9"/>
    <w:rsid w:val="00663ED2"/>
    <w:rsid w:val="006648D4"/>
    <w:rsid w:val="00665203"/>
    <w:rsid w:val="0066711E"/>
    <w:rsid w:val="006676FB"/>
    <w:rsid w:val="006735DC"/>
    <w:rsid w:val="00673A69"/>
    <w:rsid w:val="0067476D"/>
    <w:rsid w:val="00682BDD"/>
    <w:rsid w:val="00682F64"/>
    <w:rsid w:val="0068392C"/>
    <w:rsid w:val="00693C6C"/>
    <w:rsid w:val="00695671"/>
    <w:rsid w:val="00697B0F"/>
    <w:rsid w:val="00697F4B"/>
    <w:rsid w:val="006A0639"/>
    <w:rsid w:val="006A1EBB"/>
    <w:rsid w:val="006A3E5D"/>
    <w:rsid w:val="006A3EF6"/>
    <w:rsid w:val="006A4091"/>
    <w:rsid w:val="006A4A7A"/>
    <w:rsid w:val="006A5472"/>
    <w:rsid w:val="006B4727"/>
    <w:rsid w:val="006B4C24"/>
    <w:rsid w:val="006B55DD"/>
    <w:rsid w:val="006B7EE5"/>
    <w:rsid w:val="006C08BF"/>
    <w:rsid w:val="006C5F2F"/>
    <w:rsid w:val="006C61BE"/>
    <w:rsid w:val="006D0679"/>
    <w:rsid w:val="006D16B3"/>
    <w:rsid w:val="006D2650"/>
    <w:rsid w:val="006D4E46"/>
    <w:rsid w:val="006D5957"/>
    <w:rsid w:val="006D782C"/>
    <w:rsid w:val="006E0261"/>
    <w:rsid w:val="006E1A8E"/>
    <w:rsid w:val="006E2BD4"/>
    <w:rsid w:val="006E35D8"/>
    <w:rsid w:val="006E4307"/>
    <w:rsid w:val="006F5C53"/>
    <w:rsid w:val="00702C8A"/>
    <w:rsid w:val="00703F3D"/>
    <w:rsid w:val="00706967"/>
    <w:rsid w:val="0071014D"/>
    <w:rsid w:val="0071079D"/>
    <w:rsid w:val="00710CA6"/>
    <w:rsid w:val="00711CCD"/>
    <w:rsid w:val="00713950"/>
    <w:rsid w:val="00714BC9"/>
    <w:rsid w:val="00716F44"/>
    <w:rsid w:val="00720C21"/>
    <w:rsid w:val="007223A3"/>
    <w:rsid w:val="0072350D"/>
    <w:rsid w:val="00724AB3"/>
    <w:rsid w:val="00724C9B"/>
    <w:rsid w:val="00724FAF"/>
    <w:rsid w:val="00727020"/>
    <w:rsid w:val="007310DE"/>
    <w:rsid w:val="00731347"/>
    <w:rsid w:val="00736E31"/>
    <w:rsid w:val="00737454"/>
    <w:rsid w:val="0073782C"/>
    <w:rsid w:val="0074517E"/>
    <w:rsid w:val="007458EC"/>
    <w:rsid w:val="00751139"/>
    <w:rsid w:val="00752632"/>
    <w:rsid w:val="007536AB"/>
    <w:rsid w:val="00762B4D"/>
    <w:rsid w:val="007642BD"/>
    <w:rsid w:val="00770673"/>
    <w:rsid w:val="0077223A"/>
    <w:rsid w:val="00772C3B"/>
    <w:rsid w:val="00773F88"/>
    <w:rsid w:val="0078407E"/>
    <w:rsid w:val="007840DD"/>
    <w:rsid w:val="00784D58"/>
    <w:rsid w:val="0078589A"/>
    <w:rsid w:val="00786371"/>
    <w:rsid w:val="00786D11"/>
    <w:rsid w:val="00790F1A"/>
    <w:rsid w:val="00792CC6"/>
    <w:rsid w:val="007948C5"/>
    <w:rsid w:val="00795672"/>
    <w:rsid w:val="00797939"/>
    <w:rsid w:val="007A7681"/>
    <w:rsid w:val="007B5E8A"/>
    <w:rsid w:val="007C134F"/>
    <w:rsid w:val="007C48EA"/>
    <w:rsid w:val="007C5300"/>
    <w:rsid w:val="007C5D95"/>
    <w:rsid w:val="007C7626"/>
    <w:rsid w:val="007D1314"/>
    <w:rsid w:val="007D248F"/>
    <w:rsid w:val="007D3C5B"/>
    <w:rsid w:val="007E2ECF"/>
    <w:rsid w:val="007E5194"/>
    <w:rsid w:val="007E73BE"/>
    <w:rsid w:val="007F1CA8"/>
    <w:rsid w:val="007F2159"/>
    <w:rsid w:val="007F7683"/>
    <w:rsid w:val="00801FB8"/>
    <w:rsid w:val="00802BFD"/>
    <w:rsid w:val="0080487D"/>
    <w:rsid w:val="00805816"/>
    <w:rsid w:val="00806600"/>
    <w:rsid w:val="0081065F"/>
    <w:rsid w:val="00810A28"/>
    <w:rsid w:val="00812F30"/>
    <w:rsid w:val="00820BE1"/>
    <w:rsid w:val="00820EB9"/>
    <w:rsid w:val="008219CE"/>
    <w:rsid w:val="00825199"/>
    <w:rsid w:val="00825422"/>
    <w:rsid w:val="0082633F"/>
    <w:rsid w:val="00827234"/>
    <w:rsid w:val="00827881"/>
    <w:rsid w:val="00827EDD"/>
    <w:rsid w:val="00830269"/>
    <w:rsid w:val="00831F29"/>
    <w:rsid w:val="00832B33"/>
    <w:rsid w:val="00835970"/>
    <w:rsid w:val="008360ED"/>
    <w:rsid w:val="00836345"/>
    <w:rsid w:val="00836C0A"/>
    <w:rsid w:val="00841976"/>
    <w:rsid w:val="00843B5E"/>
    <w:rsid w:val="00843C45"/>
    <w:rsid w:val="008474CB"/>
    <w:rsid w:val="00853703"/>
    <w:rsid w:val="008605F2"/>
    <w:rsid w:val="008615CB"/>
    <w:rsid w:val="00871156"/>
    <w:rsid w:val="00872FAA"/>
    <w:rsid w:val="008735D0"/>
    <w:rsid w:val="008759EE"/>
    <w:rsid w:val="00876B98"/>
    <w:rsid w:val="00880AC1"/>
    <w:rsid w:val="00882D81"/>
    <w:rsid w:val="00883EDF"/>
    <w:rsid w:val="008903EF"/>
    <w:rsid w:val="00890AE4"/>
    <w:rsid w:val="00895196"/>
    <w:rsid w:val="00897445"/>
    <w:rsid w:val="0089785B"/>
    <w:rsid w:val="008A28C7"/>
    <w:rsid w:val="008A3387"/>
    <w:rsid w:val="008A33E5"/>
    <w:rsid w:val="008A5DFE"/>
    <w:rsid w:val="008B30AC"/>
    <w:rsid w:val="008B67F3"/>
    <w:rsid w:val="008B6B26"/>
    <w:rsid w:val="008B7DFA"/>
    <w:rsid w:val="008C48A5"/>
    <w:rsid w:val="008C5CA5"/>
    <w:rsid w:val="008C71B8"/>
    <w:rsid w:val="008C75FF"/>
    <w:rsid w:val="008D3616"/>
    <w:rsid w:val="008D60FA"/>
    <w:rsid w:val="008D6863"/>
    <w:rsid w:val="008D70A1"/>
    <w:rsid w:val="008E18AC"/>
    <w:rsid w:val="008E3D9C"/>
    <w:rsid w:val="008E742A"/>
    <w:rsid w:val="008E7EF6"/>
    <w:rsid w:val="008F1894"/>
    <w:rsid w:val="008F3C86"/>
    <w:rsid w:val="008F5DE7"/>
    <w:rsid w:val="008F639B"/>
    <w:rsid w:val="008F6C2D"/>
    <w:rsid w:val="00900BCA"/>
    <w:rsid w:val="00901F4F"/>
    <w:rsid w:val="00903509"/>
    <w:rsid w:val="00905250"/>
    <w:rsid w:val="00907645"/>
    <w:rsid w:val="00913281"/>
    <w:rsid w:val="0091480E"/>
    <w:rsid w:val="00914BFA"/>
    <w:rsid w:val="00915177"/>
    <w:rsid w:val="009154BE"/>
    <w:rsid w:val="0092157F"/>
    <w:rsid w:val="00921DE9"/>
    <w:rsid w:val="009246D6"/>
    <w:rsid w:val="00926964"/>
    <w:rsid w:val="00926D4C"/>
    <w:rsid w:val="00934853"/>
    <w:rsid w:val="009371C1"/>
    <w:rsid w:val="009449B3"/>
    <w:rsid w:val="00946F81"/>
    <w:rsid w:val="00952A59"/>
    <w:rsid w:val="00953F40"/>
    <w:rsid w:val="009558AA"/>
    <w:rsid w:val="00956854"/>
    <w:rsid w:val="00957449"/>
    <w:rsid w:val="00957B94"/>
    <w:rsid w:val="009663B1"/>
    <w:rsid w:val="0097049D"/>
    <w:rsid w:val="009715FA"/>
    <w:rsid w:val="009720FC"/>
    <w:rsid w:val="00972B6E"/>
    <w:rsid w:val="00974A1F"/>
    <w:rsid w:val="00975309"/>
    <w:rsid w:val="00975C22"/>
    <w:rsid w:val="0099177C"/>
    <w:rsid w:val="00995012"/>
    <w:rsid w:val="0099751B"/>
    <w:rsid w:val="00997E4C"/>
    <w:rsid w:val="009A4855"/>
    <w:rsid w:val="009A4D9B"/>
    <w:rsid w:val="009A4F42"/>
    <w:rsid w:val="009A589C"/>
    <w:rsid w:val="009A6C4D"/>
    <w:rsid w:val="009B0639"/>
    <w:rsid w:val="009B1C99"/>
    <w:rsid w:val="009B320A"/>
    <w:rsid w:val="009B3A78"/>
    <w:rsid w:val="009B42F9"/>
    <w:rsid w:val="009B56CD"/>
    <w:rsid w:val="009C679C"/>
    <w:rsid w:val="009D1CFE"/>
    <w:rsid w:val="009D1F23"/>
    <w:rsid w:val="009D35DB"/>
    <w:rsid w:val="009E00F7"/>
    <w:rsid w:val="009E0630"/>
    <w:rsid w:val="009E20F6"/>
    <w:rsid w:val="009E58B2"/>
    <w:rsid w:val="009E65F4"/>
    <w:rsid w:val="009E7C12"/>
    <w:rsid w:val="009F0B15"/>
    <w:rsid w:val="009F39AE"/>
    <w:rsid w:val="009F50D1"/>
    <w:rsid w:val="009F76C1"/>
    <w:rsid w:val="009F7943"/>
    <w:rsid w:val="009F7AD4"/>
    <w:rsid w:val="00A05A30"/>
    <w:rsid w:val="00A10154"/>
    <w:rsid w:val="00A10BE0"/>
    <w:rsid w:val="00A11E14"/>
    <w:rsid w:val="00A12BC9"/>
    <w:rsid w:val="00A13E99"/>
    <w:rsid w:val="00A2097C"/>
    <w:rsid w:val="00A22F6D"/>
    <w:rsid w:val="00A23BC5"/>
    <w:rsid w:val="00A23C32"/>
    <w:rsid w:val="00A26A24"/>
    <w:rsid w:val="00A32268"/>
    <w:rsid w:val="00A32887"/>
    <w:rsid w:val="00A341F6"/>
    <w:rsid w:val="00A34930"/>
    <w:rsid w:val="00A35BE8"/>
    <w:rsid w:val="00A36797"/>
    <w:rsid w:val="00A44C57"/>
    <w:rsid w:val="00A54E8A"/>
    <w:rsid w:val="00A550CF"/>
    <w:rsid w:val="00A62DB6"/>
    <w:rsid w:val="00A65933"/>
    <w:rsid w:val="00A65D56"/>
    <w:rsid w:val="00A75D7C"/>
    <w:rsid w:val="00A81E99"/>
    <w:rsid w:val="00A85645"/>
    <w:rsid w:val="00A87FCD"/>
    <w:rsid w:val="00A938E9"/>
    <w:rsid w:val="00A93B06"/>
    <w:rsid w:val="00A94C10"/>
    <w:rsid w:val="00AA0DA6"/>
    <w:rsid w:val="00AA23FC"/>
    <w:rsid w:val="00AB10D5"/>
    <w:rsid w:val="00AB1D07"/>
    <w:rsid w:val="00AB4803"/>
    <w:rsid w:val="00AB7E6C"/>
    <w:rsid w:val="00AC0738"/>
    <w:rsid w:val="00AC1C54"/>
    <w:rsid w:val="00AC39E4"/>
    <w:rsid w:val="00AC4E02"/>
    <w:rsid w:val="00AC6BC3"/>
    <w:rsid w:val="00AD1A4E"/>
    <w:rsid w:val="00AD25B1"/>
    <w:rsid w:val="00AD4024"/>
    <w:rsid w:val="00AD4432"/>
    <w:rsid w:val="00AD4CF3"/>
    <w:rsid w:val="00AD5256"/>
    <w:rsid w:val="00AD563C"/>
    <w:rsid w:val="00AD67EA"/>
    <w:rsid w:val="00AE1619"/>
    <w:rsid w:val="00AE277B"/>
    <w:rsid w:val="00AE54A2"/>
    <w:rsid w:val="00AF2CAB"/>
    <w:rsid w:val="00AF417A"/>
    <w:rsid w:val="00AF56D9"/>
    <w:rsid w:val="00B03BC6"/>
    <w:rsid w:val="00B14555"/>
    <w:rsid w:val="00B23998"/>
    <w:rsid w:val="00B25EDE"/>
    <w:rsid w:val="00B25EFF"/>
    <w:rsid w:val="00B32055"/>
    <w:rsid w:val="00B40DEE"/>
    <w:rsid w:val="00B417D5"/>
    <w:rsid w:val="00B4219B"/>
    <w:rsid w:val="00B42B5E"/>
    <w:rsid w:val="00B45D17"/>
    <w:rsid w:val="00B55384"/>
    <w:rsid w:val="00B56E15"/>
    <w:rsid w:val="00B62087"/>
    <w:rsid w:val="00B62EF0"/>
    <w:rsid w:val="00B66B4E"/>
    <w:rsid w:val="00B66D6A"/>
    <w:rsid w:val="00B6737B"/>
    <w:rsid w:val="00B71624"/>
    <w:rsid w:val="00B729FC"/>
    <w:rsid w:val="00B73A92"/>
    <w:rsid w:val="00B74F3C"/>
    <w:rsid w:val="00B754E3"/>
    <w:rsid w:val="00B84738"/>
    <w:rsid w:val="00B84B78"/>
    <w:rsid w:val="00B85505"/>
    <w:rsid w:val="00B86193"/>
    <w:rsid w:val="00B86B75"/>
    <w:rsid w:val="00B919EF"/>
    <w:rsid w:val="00B93B90"/>
    <w:rsid w:val="00B94245"/>
    <w:rsid w:val="00B97846"/>
    <w:rsid w:val="00BA33C7"/>
    <w:rsid w:val="00BA7401"/>
    <w:rsid w:val="00BB0CD3"/>
    <w:rsid w:val="00BB57BD"/>
    <w:rsid w:val="00BB7A57"/>
    <w:rsid w:val="00BC1AA7"/>
    <w:rsid w:val="00BC3E4B"/>
    <w:rsid w:val="00BC3F99"/>
    <w:rsid w:val="00BC48D5"/>
    <w:rsid w:val="00BD0AE1"/>
    <w:rsid w:val="00BE1137"/>
    <w:rsid w:val="00BF2ED9"/>
    <w:rsid w:val="00BF32B9"/>
    <w:rsid w:val="00BF666E"/>
    <w:rsid w:val="00C0350D"/>
    <w:rsid w:val="00C04588"/>
    <w:rsid w:val="00C04DC8"/>
    <w:rsid w:val="00C11802"/>
    <w:rsid w:val="00C12555"/>
    <w:rsid w:val="00C12ADB"/>
    <w:rsid w:val="00C13E96"/>
    <w:rsid w:val="00C153CD"/>
    <w:rsid w:val="00C21F5A"/>
    <w:rsid w:val="00C22D3B"/>
    <w:rsid w:val="00C25B2F"/>
    <w:rsid w:val="00C262D4"/>
    <w:rsid w:val="00C32835"/>
    <w:rsid w:val="00C34042"/>
    <w:rsid w:val="00C36279"/>
    <w:rsid w:val="00C4091C"/>
    <w:rsid w:val="00C40D48"/>
    <w:rsid w:val="00C40EED"/>
    <w:rsid w:val="00C4444D"/>
    <w:rsid w:val="00C50D5A"/>
    <w:rsid w:val="00C517D6"/>
    <w:rsid w:val="00C51844"/>
    <w:rsid w:val="00C51B77"/>
    <w:rsid w:val="00C53B8C"/>
    <w:rsid w:val="00C54D7C"/>
    <w:rsid w:val="00C56642"/>
    <w:rsid w:val="00C5728E"/>
    <w:rsid w:val="00C57D16"/>
    <w:rsid w:val="00C57ED0"/>
    <w:rsid w:val="00C57F4B"/>
    <w:rsid w:val="00C62DDF"/>
    <w:rsid w:val="00C656C2"/>
    <w:rsid w:val="00C722CD"/>
    <w:rsid w:val="00C72BE4"/>
    <w:rsid w:val="00C75285"/>
    <w:rsid w:val="00C76902"/>
    <w:rsid w:val="00C776BD"/>
    <w:rsid w:val="00C77922"/>
    <w:rsid w:val="00C801E0"/>
    <w:rsid w:val="00C81FE4"/>
    <w:rsid w:val="00C8798E"/>
    <w:rsid w:val="00C90DF6"/>
    <w:rsid w:val="00C931C3"/>
    <w:rsid w:val="00CA155C"/>
    <w:rsid w:val="00CA4437"/>
    <w:rsid w:val="00CA5C9F"/>
    <w:rsid w:val="00CA7751"/>
    <w:rsid w:val="00CB0D53"/>
    <w:rsid w:val="00CB10D2"/>
    <w:rsid w:val="00CB122C"/>
    <w:rsid w:val="00CB32E6"/>
    <w:rsid w:val="00CB5178"/>
    <w:rsid w:val="00CC5701"/>
    <w:rsid w:val="00CC7DC6"/>
    <w:rsid w:val="00CD565D"/>
    <w:rsid w:val="00CD5DAD"/>
    <w:rsid w:val="00CD7E37"/>
    <w:rsid w:val="00CE171A"/>
    <w:rsid w:val="00CE2839"/>
    <w:rsid w:val="00CE2D63"/>
    <w:rsid w:val="00CE3CD3"/>
    <w:rsid w:val="00CE7B35"/>
    <w:rsid w:val="00CF3D99"/>
    <w:rsid w:val="00CF6297"/>
    <w:rsid w:val="00D07DA0"/>
    <w:rsid w:val="00D11359"/>
    <w:rsid w:val="00D12295"/>
    <w:rsid w:val="00D138D0"/>
    <w:rsid w:val="00D153BC"/>
    <w:rsid w:val="00D20A0B"/>
    <w:rsid w:val="00D21FD1"/>
    <w:rsid w:val="00D25314"/>
    <w:rsid w:val="00D30869"/>
    <w:rsid w:val="00D35B55"/>
    <w:rsid w:val="00D409D6"/>
    <w:rsid w:val="00D43A47"/>
    <w:rsid w:val="00D52F88"/>
    <w:rsid w:val="00D546E3"/>
    <w:rsid w:val="00D5666C"/>
    <w:rsid w:val="00D61568"/>
    <w:rsid w:val="00D65F96"/>
    <w:rsid w:val="00D707D5"/>
    <w:rsid w:val="00D71736"/>
    <w:rsid w:val="00D729C7"/>
    <w:rsid w:val="00D87343"/>
    <w:rsid w:val="00DA1022"/>
    <w:rsid w:val="00DA2305"/>
    <w:rsid w:val="00DA3760"/>
    <w:rsid w:val="00DA42EA"/>
    <w:rsid w:val="00DA5A11"/>
    <w:rsid w:val="00DA6A0F"/>
    <w:rsid w:val="00DB021A"/>
    <w:rsid w:val="00DB02A8"/>
    <w:rsid w:val="00DB0C24"/>
    <w:rsid w:val="00DB413F"/>
    <w:rsid w:val="00DC1997"/>
    <w:rsid w:val="00DC2D43"/>
    <w:rsid w:val="00DC3F34"/>
    <w:rsid w:val="00DC490B"/>
    <w:rsid w:val="00DC5FB4"/>
    <w:rsid w:val="00DD04E2"/>
    <w:rsid w:val="00DD0697"/>
    <w:rsid w:val="00DD335E"/>
    <w:rsid w:val="00DD4036"/>
    <w:rsid w:val="00DE240C"/>
    <w:rsid w:val="00DE79D7"/>
    <w:rsid w:val="00DF004E"/>
    <w:rsid w:val="00DF1A97"/>
    <w:rsid w:val="00DF5CAD"/>
    <w:rsid w:val="00DF6815"/>
    <w:rsid w:val="00E012AB"/>
    <w:rsid w:val="00E02393"/>
    <w:rsid w:val="00E04413"/>
    <w:rsid w:val="00E20970"/>
    <w:rsid w:val="00E23B6B"/>
    <w:rsid w:val="00E255AE"/>
    <w:rsid w:val="00E2723D"/>
    <w:rsid w:val="00E315A3"/>
    <w:rsid w:val="00E3248B"/>
    <w:rsid w:val="00E3506A"/>
    <w:rsid w:val="00E363F5"/>
    <w:rsid w:val="00E37A4D"/>
    <w:rsid w:val="00E41B40"/>
    <w:rsid w:val="00E429A7"/>
    <w:rsid w:val="00E44FF1"/>
    <w:rsid w:val="00E45961"/>
    <w:rsid w:val="00E46AB7"/>
    <w:rsid w:val="00E46C37"/>
    <w:rsid w:val="00E50464"/>
    <w:rsid w:val="00E5183A"/>
    <w:rsid w:val="00E5447A"/>
    <w:rsid w:val="00E60B94"/>
    <w:rsid w:val="00E6235E"/>
    <w:rsid w:val="00E6302C"/>
    <w:rsid w:val="00E63911"/>
    <w:rsid w:val="00E642F0"/>
    <w:rsid w:val="00E650E1"/>
    <w:rsid w:val="00E679E4"/>
    <w:rsid w:val="00E70B58"/>
    <w:rsid w:val="00E72078"/>
    <w:rsid w:val="00E72258"/>
    <w:rsid w:val="00E74FEB"/>
    <w:rsid w:val="00E82F38"/>
    <w:rsid w:val="00E832D8"/>
    <w:rsid w:val="00E86651"/>
    <w:rsid w:val="00E86A91"/>
    <w:rsid w:val="00E86B61"/>
    <w:rsid w:val="00E915DF"/>
    <w:rsid w:val="00E97808"/>
    <w:rsid w:val="00EA16E2"/>
    <w:rsid w:val="00EA40F0"/>
    <w:rsid w:val="00EA464F"/>
    <w:rsid w:val="00EC0031"/>
    <w:rsid w:val="00EC0FA3"/>
    <w:rsid w:val="00EC1425"/>
    <w:rsid w:val="00EC1AAD"/>
    <w:rsid w:val="00EC1E4A"/>
    <w:rsid w:val="00EC4752"/>
    <w:rsid w:val="00ED1BB0"/>
    <w:rsid w:val="00ED459E"/>
    <w:rsid w:val="00ED5985"/>
    <w:rsid w:val="00ED73F1"/>
    <w:rsid w:val="00EE1DD5"/>
    <w:rsid w:val="00EE4149"/>
    <w:rsid w:val="00EF6E74"/>
    <w:rsid w:val="00F015FE"/>
    <w:rsid w:val="00F039EF"/>
    <w:rsid w:val="00F03C4D"/>
    <w:rsid w:val="00F0436C"/>
    <w:rsid w:val="00F0732C"/>
    <w:rsid w:val="00F07657"/>
    <w:rsid w:val="00F13F03"/>
    <w:rsid w:val="00F15A91"/>
    <w:rsid w:val="00F2003A"/>
    <w:rsid w:val="00F2202A"/>
    <w:rsid w:val="00F22AA6"/>
    <w:rsid w:val="00F23479"/>
    <w:rsid w:val="00F255B2"/>
    <w:rsid w:val="00F26535"/>
    <w:rsid w:val="00F27EA0"/>
    <w:rsid w:val="00F31C16"/>
    <w:rsid w:val="00F32597"/>
    <w:rsid w:val="00F32EB6"/>
    <w:rsid w:val="00F338EE"/>
    <w:rsid w:val="00F34708"/>
    <w:rsid w:val="00F362CB"/>
    <w:rsid w:val="00F37180"/>
    <w:rsid w:val="00F45016"/>
    <w:rsid w:val="00F4503A"/>
    <w:rsid w:val="00F46790"/>
    <w:rsid w:val="00F46AB2"/>
    <w:rsid w:val="00F46ACE"/>
    <w:rsid w:val="00F47204"/>
    <w:rsid w:val="00F47277"/>
    <w:rsid w:val="00F512C3"/>
    <w:rsid w:val="00F51A01"/>
    <w:rsid w:val="00F52DD5"/>
    <w:rsid w:val="00F53C75"/>
    <w:rsid w:val="00F54A3E"/>
    <w:rsid w:val="00F54EB8"/>
    <w:rsid w:val="00F5614E"/>
    <w:rsid w:val="00F611A0"/>
    <w:rsid w:val="00F62134"/>
    <w:rsid w:val="00F648DB"/>
    <w:rsid w:val="00F665C6"/>
    <w:rsid w:val="00F66D2C"/>
    <w:rsid w:val="00F677DA"/>
    <w:rsid w:val="00F70EA8"/>
    <w:rsid w:val="00F80138"/>
    <w:rsid w:val="00F836A4"/>
    <w:rsid w:val="00F842E8"/>
    <w:rsid w:val="00F84401"/>
    <w:rsid w:val="00F90110"/>
    <w:rsid w:val="00F93B42"/>
    <w:rsid w:val="00F9672D"/>
    <w:rsid w:val="00F977E3"/>
    <w:rsid w:val="00FA017F"/>
    <w:rsid w:val="00FA1323"/>
    <w:rsid w:val="00FA7035"/>
    <w:rsid w:val="00FA71C8"/>
    <w:rsid w:val="00FA74E1"/>
    <w:rsid w:val="00FB30B7"/>
    <w:rsid w:val="00FC16FB"/>
    <w:rsid w:val="00FC2276"/>
    <w:rsid w:val="00FC2D07"/>
    <w:rsid w:val="00FD2E2F"/>
    <w:rsid w:val="00FD3A71"/>
    <w:rsid w:val="00FD5540"/>
    <w:rsid w:val="00FD614E"/>
    <w:rsid w:val="00FD75B9"/>
    <w:rsid w:val="00FE67EF"/>
    <w:rsid w:val="00FF2632"/>
    <w:rsid w:val="00FF6158"/>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D7E9AB"/>
    <w:rsid w:val="11297F9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7D31C"/>
    <w:rsid w:val="2BA3455B"/>
    <w:rsid w:val="2BB763EC"/>
    <w:rsid w:val="2D7255DD"/>
    <w:rsid w:val="304918F0"/>
    <w:rsid w:val="325C01D4"/>
    <w:rsid w:val="327728CB"/>
    <w:rsid w:val="32D7B85B"/>
    <w:rsid w:val="32DE741D"/>
    <w:rsid w:val="33861D3B"/>
    <w:rsid w:val="33C30270"/>
    <w:rsid w:val="344CEFF5"/>
    <w:rsid w:val="35465F58"/>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D10628"/>
    <w:rsid w:val="4C4B2BFD"/>
    <w:rsid w:val="4C4DEBB6"/>
    <w:rsid w:val="4CCE1E96"/>
    <w:rsid w:val="4DACB642"/>
    <w:rsid w:val="4E992CBB"/>
    <w:rsid w:val="4FD19C99"/>
    <w:rsid w:val="50159F1A"/>
    <w:rsid w:val="50B794EC"/>
    <w:rsid w:val="5110F782"/>
    <w:rsid w:val="52258DBC"/>
    <w:rsid w:val="5355B202"/>
    <w:rsid w:val="56DB3212"/>
    <w:rsid w:val="589BF2F7"/>
    <w:rsid w:val="58FF7189"/>
    <w:rsid w:val="5AAB2443"/>
    <w:rsid w:val="5AF38D03"/>
    <w:rsid w:val="5B165EB1"/>
    <w:rsid w:val="5B7AEA3D"/>
    <w:rsid w:val="5DC274B8"/>
    <w:rsid w:val="5EB2FDDA"/>
    <w:rsid w:val="5FDCAA39"/>
    <w:rsid w:val="6099C95F"/>
    <w:rsid w:val="614C600A"/>
    <w:rsid w:val="6276185B"/>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8888789"/>
    <w:rsid w:val="78E0D66D"/>
    <w:rsid w:val="79E1AC99"/>
    <w:rsid w:val="7B3B0A7E"/>
    <w:rsid w:val="7C70154E"/>
    <w:rsid w:val="7CBE13B9"/>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7AA63E54-7D3F-45CC-BD7D-F1DC4D165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0CFC"/>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nsplash.com/photos/beige-concrete-house-2d-RL-xa4mk" TargetMode="Externa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gi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unsplash.com/license" TargetMode="External"/><Relationship Id="rId17" Type="http://schemas.openxmlformats.org/officeDocument/2006/relationships/image" Target="media/image6.gif"/><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yperlink" Target="https://www.zotero.org/support/word_processor_plugin_install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www.zotero.org/support/installation" TargetMode="External"/><Relationship Id="rId10" Type="http://schemas.openxmlformats.org/officeDocument/2006/relationships/image" Target="media/image2.png"/><Relationship Id="rId19" Type="http://schemas.openxmlformats.org/officeDocument/2006/relationships/hyperlink" Target="https://support.microsoft.com/en-us/office/update-fields-7339a049-cb0d-4d5a-8679-97c20c643d4e" TargetMode="External"/><Relationship Id="rId31" Type="http://schemas.openxmlformats.org/officeDocument/2006/relationships/hyperlink" Target="https://www.zotero.org/support/word_processor_plugin_usage" TargetMode="Externa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s://www.c2dh.uni.lu/" TargetMode="External"/><Relationship Id="rId22" Type="http://schemas.openxmlformats.org/officeDocument/2006/relationships/image" Target="media/image10.png"/><Relationship Id="rId27" Type="http://schemas.openxmlformats.org/officeDocument/2006/relationships/hyperlink" Target="https://www.zotero.org/support/word_processor_plugin_usage" TargetMode="External"/><Relationship Id="rId30" Type="http://schemas.openxmlformats.org/officeDocument/2006/relationships/image" Target="media/image15.png"/><Relationship Id="rId35" Type="http://schemas.microsoft.com/office/2019/05/relationships/documenttasks" Target="documenttasks/documenttasks1.xml"/><Relationship Id="rId8" Type="http://schemas.openxmlformats.org/officeDocument/2006/relationships/endnotes" Target="endnotes.xml"/></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294</Words>
  <Characters>18780</Characters>
  <Application>Microsoft Office Word</Application>
  <DocSecurity>0</DocSecurity>
  <Lines>156</Lines>
  <Paragraphs>44</Paragraphs>
  <ScaleCrop>false</ScaleCrop>
  <Company/>
  <LinksUpToDate>false</LinksUpToDate>
  <CharactersWithSpaces>22030</CharactersWithSpaces>
  <SharedDoc>false</SharedDoc>
  <HLinks>
    <vt:vector size="138" baseType="variant">
      <vt:variant>
        <vt:i4>2162752</vt:i4>
      </vt:variant>
      <vt:variant>
        <vt:i4>183</vt:i4>
      </vt:variant>
      <vt:variant>
        <vt:i4>0</vt:i4>
      </vt:variant>
      <vt:variant>
        <vt:i4>5</vt:i4>
      </vt:variant>
      <vt:variant>
        <vt:lpwstr>https://www.zotero.org/support/word_processor_plugin_usage</vt:lpwstr>
      </vt:variant>
      <vt:variant>
        <vt:lpwstr/>
      </vt:variant>
      <vt:variant>
        <vt:i4>6029354</vt:i4>
      </vt:variant>
      <vt:variant>
        <vt:i4>180</vt:i4>
      </vt:variant>
      <vt:variant>
        <vt:i4>0</vt:i4>
      </vt:variant>
      <vt:variant>
        <vt:i4>5</vt:i4>
      </vt:variant>
      <vt:variant>
        <vt:lpwstr>https://www.zotero.org/support/word_processor_plugin_installation</vt:lpwstr>
      </vt:variant>
      <vt:variant>
        <vt:lpwstr/>
      </vt:variant>
      <vt:variant>
        <vt:i4>3211369</vt:i4>
      </vt:variant>
      <vt:variant>
        <vt:i4>177</vt:i4>
      </vt:variant>
      <vt:variant>
        <vt:i4>0</vt:i4>
      </vt:variant>
      <vt:variant>
        <vt:i4>5</vt:i4>
      </vt:variant>
      <vt:variant>
        <vt:lpwstr>https://www.zotero.org/support/installation</vt:lpwstr>
      </vt:variant>
      <vt:variant>
        <vt:lpwstr/>
      </vt:variant>
      <vt:variant>
        <vt:i4>2162752</vt:i4>
      </vt:variant>
      <vt:variant>
        <vt:i4>174</vt:i4>
      </vt:variant>
      <vt:variant>
        <vt:i4>0</vt:i4>
      </vt:variant>
      <vt:variant>
        <vt:i4>5</vt:i4>
      </vt:variant>
      <vt:variant>
        <vt:lpwstr>https://www.zotero.org/support/word_processor_plugin_usage</vt:lpwstr>
      </vt:variant>
      <vt:variant>
        <vt:lpwstr/>
      </vt:variant>
      <vt:variant>
        <vt:i4>1114163</vt:i4>
      </vt:variant>
      <vt:variant>
        <vt:i4>68</vt:i4>
      </vt:variant>
      <vt:variant>
        <vt:i4>0</vt:i4>
      </vt:variant>
      <vt:variant>
        <vt:i4>5</vt:i4>
      </vt:variant>
      <vt:variant>
        <vt:lpwstr/>
      </vt:variant>
      <vt:variant>
        <vt:lpwstr>_Toc157173210</vt:lpwstr>
      </vt:variant>
      <vt:variant>
        <vt:i4>1048627</vt:i4>
      </vt:variant>
      <vt:variant>
        <vt:i4>65</vt:i4>
      </vt:variant>
      <vt:variant>
        <vt:i4>0</vt:i4>
      </vt:variant>
      <vt:variant>
        <vt:i4>5</vt:i4>
      </vt:variant>
      <vt:variant>
        <vt:lpwstr/>
      </vt:variant>
      <vt:variant>
        <vt:lpwstr>_Toc157173209</vt:lpwstr>
      </vt:variant>
      <vt:variant>
        <vt:i4>1048627</vt:i4>
      </vt:variant>
      <vt:variant>
        <vt:i4>62</vt:i4>
      </vt:variant>
      <vt:variant>
        <vt:i4>0</vt:i4>
      </vt:variant>
      <vt:variant>
        <vt:i4>5</vt:i4>
      </vt:variant>
      <vt:variant>
        <vt:lpwstr/>
      </vt:variant>
      <vt:variant>
        <vt:lpwstr>_Toc157173208</vt:lpwstr>
      </vt:variant>
      <vt:variant>
        <vt:i4>1048627</vt:i4>
      </vt:variant>
      <vt:variant>
        <vt:i4>59</vt:i4>
      </vt:variant>
      <vt:variant>
        <vt:i4>0</vt:i4>
      </vt:variant>
      <vt:variant>
        <vt:i4>5</vt:i4>
      </vt:variant>
      <vt:variant>
        <vt:lpwstr/>
      </vt:variant>
      <vt:variant>
        <vt:lpwstr>_Toc157173207</vt:lpwstr>
      </vt:variant>
      <vt:variant>
        <vt:i4>1048627</vt:i4>
      </vt:variant>
      <vt:variant>
        <vt:i4>56</vt:i4>
      </vt:variant>
      <vt:variant>
        <vt:i4>0</vt:i4>
      </vt:variant>
      <vt:variant>
        <vt:i4>5</vt:i4>
      </vt:variant>
      <vt:variant>
        <vt:lpwstr/>
      </vt:variant>
      <vt:variant>
        <vt:lpwstr>_Toc157173206</vt:lpwstr>
      </vt:variant>
      <vt:variant>
        <vt:i4>1048627</vt:i4>
      </vt:variant>
      <vt:variant>
        <vt:i4>53</vt:i4>
      </vt:variant>
      <vt:variant>
        <vt:i4>0</vt:i4>
      </vt:variant>
      <vt:variant>
        <vt:i4>5</vt:i4>
      </vt:variant>
      <vt:variant>
        <vt:lpwstr/>
      </vt:variant>
      <vt:variant>
        <vt:lpwstr>_Toc157173205</vt:lpwstr>
      </vt:variant>
      <vt:variant>
        <vt:i4>5046364</vt:i4>
      </vt:variant>
      <vt:variant>
        <vt:i4>27</vt:i4>
      </vt:variant>
      <vt:variant>
        <vt:i4>0</vt:i4>
      </vt:variant>
      <vt:variant>
        <vt:i4>5</vt:i4>
      </vt:variant>
      <vt:variant>
        <vt:lpwstr>https://www.c2dh.uni.lu/</vt:lpwstr>
      </vt:variant>
      <vt:variant>
        <vt:lpwstr/>
      </vt:variant>
      <vt:variant>
        <vt:i4>5767190</vt:i4>
      </vt:variant>
      <vt:variant>
        <vt:i4>21</vt:i4>
      </vt:variant>
      <vt:variant>
        <vt:i4>0</vt:i4>
      </vt:variant>
      <vt:variant>
        <vt:i4>5</vt:i4>
      </vt:variant>
      <vt:variant>
        <vt:lpwstr>https://unsplash.com/photos/beige-concrete-house-2d-RL-xa4mk</vt:lpwstr>
      </vt:variant>
      <vt:variant>
        <vt:lpwstr/>
      </vt:variant>
      <vt:variant>
        <vt:i4>786504</vt:i4>
      </vt:variant>
      <vt:variant>
        <vt:i4>18</vt:i4>
      </vt:variant>
      <vt:variant>
        <vt:i4>0</vt:i4>
      </vt:variant>
      <vt:variant>
        <vt:i4>5</vt:i4>
      </vt:variant>
      <vt:variant>
        <vt:lpwstr>https://unsplash.com/license</vt:lpwstr>
      </vt:variant>
      <vt:variant>
        <vt:lpwstr/>
      </vt:variant>
      <vt:variant>
        <vt:i4>6160434</vt:i4>
      </vt:variant>
      <vt:variant>
        <vt:i4>27</vt:i4>
      </vt:variant>
      <vt:variant>
        <vt:i4>0</vt:i4>
      </vt:variant>
      <vt:variant>
        <vt:i4>5</vt:i4>
      </vt:variant>
      <vt:variant>
        <vt:lpwstr>mailto:Verena.Deutsch@degruyter.com</vt:lpwstr>
      </vt:variant>
      <vt:variant>
        <vt:lpwstr/>
      </vt:variant>
      <vt:variant>
        <vt:i4>8323074</vt:i4>
      </vt:variant>
      <vt:variant>
        <vt:i4>24</vt:i4>
      </vt:variant>
      <vt:variant>
        <vt:i4>0</vt:i4>
      </vt:variant>
      <vt:variant>
        <vt:i4>5</vt:i4>
      </vt:variant>
      <vt:variant>
        <vt:lpwstr>mailto:pawel.kaminski@uni.lu</vt:lpwstr>
      </vt:variant>
      <vt:variant>
        <vt:lpwstr/>
      </vt:variant>
      <vt:variant>
        <vt:i4>8323074</vt:i4>
      </vt:variant>
      <vt:variant>
        <vt:i4>21</vt:i4>
      </vt:variant>
      <vt:variant>
        <vt:i4>0</vt:i4>
      </vt:variant>
      <vt:variant>
        <vt:i4>5</vt:i4>
      </vt:variant>
      <vt:variant>
        <vt:lpwstr>mailto:pawel.kaminski@uni.lu</vt:lpwstr>
      </vt:variant>
      <vt:variant>
        <vt:lpwstr/>
      </vt:variant>
      <vt:variant>
        <vt:i4>8323074</vt:i4>
      </vt:variant>
      <vt:variant>
        <vt:i4>18</vt:i4>
      </vt:variant>
      <vt:variant>
        <vt:i4>0</vt:i4>
      </vt:variant>
      <vt:variant>
        <vt:i4>5</vt:i4>
      </vt:variant>
      <vt:variant>
        <vt:lpwstr>mailto:pawel.kaminski@uni.lu</vt:lpwstr>
      </vt:variant>
      <vt:variant>
        <vt:lpwstr/>
      </vt:variant>
      <vt:variant>
        <vt:i4>8323074</vt:i4>
      </vt:variant>
      <vt:variant>
        <vt:i4>15</vt:i4>
      </vt:variant>
      <vt:variant>
        <vt:i4>0</vt:i4>
      </vt:variant>
      <vt:variant>
        <vt:i4>5</vt:i4>
      </vt:variant>
      <vt:variant>
        <vt:lpwstr>mailto:pawel.kaminski@uni.lu</vt:lpwstr>
      </vt:variant>
      <vt:variant>
        <vt:lpwstr/>
      </vt:variant>
      <vt:variant>
        <vt:i4>8323074</vt:i4>
      </vt:variant>
      <vt:variant>
        <vt:i4>12</vt:i4>
      </vt:variant>
      <vt:variant>
        <vt:i4>0</vt:i4>
      </vt:variant>
      <vt:variant>
        <vt:i4>5</vt:i4>
      </vt:variant>
      <vt:variant>
        <vt:lpwstr>mailto:pawel.kaminski@uni.lu</vt:lpwstr>
      </vt:variant>
      <vt:variant>
        <vt:lpwstr/>
      </vt:variant>
      <vt:variant>
        <vt:i4>7667722</vt:i4>
      </vt:variant>
      <vt:variant>
        <vt:i4>9</vt:i4>
      </vt:variant>
      <vt:variant>
        <vt:i4>0</vt:i4>
      </vt:variant>
      <vt:variant>
        <vt:i4>5</vt:i4>
      </vt:variant>
      <vt:variant>
        <vt:lpwstr>https://uniluxembourg-my.sharepoint.com/:b:/r/personal/pawel_kaminski_uni_lu/Documents/Digital Monography Documents/2024-02-01_style sheet and guidelines for manuscript prep from DGT/AUTH_GuidelinesforDraftingManuscripts.pdf?csf=1&amp;web=1&amp;e=RizEjn</vt:lpwstr>
      </vt:variant>
      <vt:variant>
        <vt:lpwstr/>
      </vt:variant>
      <vt:variant>
        <vt:i4>8323074</vt:i4>
      </vt:variant>
      <vt:variant>
        <vt:i4>6</vt:i4>
      </vt:variant>
      <vt:variant>
        <vt:i4>0</vt:i4>
      </vt:variant>
      <vt:variant>
        <vt:i4>5</vt:i4>
      </vt:variant>
      <vt:variant>
        <vt:lpwstr>mailto:pawel.kaminski@uni.lu</vt:lpwstr>
      </vt:variant>
      <vt:variant>
        <vt:lpwstr/>
      </vt:variant>
      <vt:variant>
        <vt:i4>8323074</vt:i4>
      </vt:variant>
      <vt:variant>
        <vt:i4>3</vt:i4>
      </vt:variant>
      <vt:variant>
        <vt:i4>0</vt:i4>
      </vt:variant>
      <vt:variant>
        <vt:i4>5</vt:i4>
      </vt:variant>
      <vt:variant>
        <vt:lpwstr>mailto:pawel.kaminski@uni.lu</vt:lpwstr>
      </vt:variant>
      <vt:variant>
        <vt:lpwstr/>
      </vt:variant>
      <vt:variant>
        <vt:i4>8323074</vt:i4>
      </vt:variant>
      <vt:variant>
        <vt:i4>0</vt:i4>
      </vt:variant>
      <vt:variant>
        <vt:i4>0</vt:i4>
      </vt:variant>
      <vt:variant>
        <vt:i4>5</vt:i4>
      </vt:variant>
      <vt:variant>
        <vt:lpwstr>mailto:pawel.kaminski@uni.l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257</cp:revision>
  <dcterms:created xsi:type="dcterms:W3CDTF">2024-04-16T19:28:00Z</dcterms:created>
  <dcterms:modified xsi:type="dcterms:W3CDTF">2024-06-1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